
<file path=[Content_Types].xml><?xml version="1.0" encoding="utf-8"?>
<Types xmlns="http://schemas.openxmlformats.org/package/2006/content-types">
  <Default Extension="odttf" ContentType="application/vnd.openxmlformats-officedocument.obfuscatedFont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687A5785" w14:textId="77777777" w:rsidR="00581467" w:rsidRDefault="00581467" w:rsidP="002F4CE8">
      <w:pPr>
        <w:jc w:val="center"/>
      </w:pPr>
      <w:proofErr w:type="spellStart"/>
      <w:r>
        <w:t>Geekbrains</w:t>
      </w:r>
      <w:proofErr w:type="spellEnd"/>
    </w:p>
    <w:p w14:paraId="387C888C" w14:textId="77777777" w:rsidR="00581467" w:rsidRDefault="00581467" w:rsidP="00581467">
      <w:pPr>
        <w:jc w:val="center"/>
      </w:pPr>
      <w:r>
        <w:t xml:space="preserve"> </w:t>
      </w:r>
    </w:p>
    <w:p w14:paraId="1C8F3DAD" w14:textId="77777777" w:rsidR="00581467" w:rsidRDefault="00581467" w:rsidP="00581467">
      <w:pPr>
        <w:jc w:val="center"/>
      </w:pPr>
      <w:r>
        <w:t xml:space="preserve"> </w:t>
      </w:r>
    </w:p>
    <w:p w14:paraId="3E3DCF05" w14:textId="77777777" w:rsidR="00581467" w:rsidRDefault="00581467" w:rsidP="00581467">
      <w:pPr>
        <w:jc w:val="center"/>
      </w:pPr>
      <w:r>
        <w:t xml:space="preserve"> </w:t>
      </w:r>
    </w:p>
    <w:p w14:paraId="643BBCFE" w14:textId="77777777" w:rsidR="00581467" w:rsidRDefault="00581467" w:rsidP="00581467">
      <w:pPr>
        <w:jc w:val="center"/>
      </w:pPr>
      <w:r>
        <w:t xml:space="preserve"> </w:t>
      </w:r>
    </w:p>
    <w:p w14:paraId="62CE55BB" w14:textId="77777777" w:rsidR="00581467" w:rsidRDefault="00581467" w:rsidP="00581467">
      <w:pPr>
        <w:jc w:val="center"/>
      </w:pPr>
      <w:r>
        <w:t xml:space="preserve"> </w:t>
      </w:r>
    </w:p>
    <w:p w14:paraId="4349A45F" w14:textId="08644CF5" w:rsidR="00581467" w:rsidRDefault="00581467" w:rsidP="00581467">
      <w:pPr>
        <w:jc w:val="center"/>
      </w:pPr>
    </w:p>
    <w:p w14:paraId="0654BC3E" w14:textId="1AA0C40A" w:rsidR="003F518C" w:rsidRDefault="007B3343" w:rsidP="00581467">
      <w:pPr>
        <w:jc w:val="center"/>
        <w:rPr>
          <w:rStyle w:val="aff0"/>
        </w:rPr>
      </w:pPr>
      <w:r>
        <w:rPr>
          <w:rStyle w:val="aff0"/>
        </w:rPr>
        <w:t>П</w:t>
      </w:r>
      <w:r w:rsidR="00CC490D">
        <w:rPr>
          <w:rStyle w:val="aff0"/>
        </w:rPr>
        <w:t xml:space="preserve">редсказание курса </w:t>
      </w:r>
      <w:r w:rsidR="00F809EB">
        <w:rPr>
          <w:rStyle w:val="aff0"/>
        </w:rPr>
        <w:t>ва</w:t>
      </w:r>
      <w:r w:rsidR="00E2336E">
        <w:rPr>
          <w:rStyle w:val="aff0"/>
        </w:rPr>
        <w:t>лют</w:t>
      </w:r>
      <w:r w:rsidR="00B54249">
        <w:rPr>
          <w:rStyle w:val="aff0"/>
        </w:rPr>
        <w:t xml:space="preserve"> с помощью </w:t>
      </w:r>
    </w:p>
    <w:p w14:paraId="7B33A241" w14:textId="669F3F85" w:rsidR="00581467" w:rsidRPr="00F70BD7" w:rsidRDefault="00B54249" w:rsidP="00581467">
      <w:pPr>
        <w:jc w:val="center"/>
        <w:rPr>
          <w:rStyle w:val="aff0"/>
        </w:rPr>
      </w:pPr>
      <w:r>
        <w:rPr>
          <w:rStyle w:val="aff0"/>
        </w:rPr>
        <w:t xml:space="preserve">модели </w:t>
      </w:r>
      <w:r w:rsidR="003F518C">
        <w:rPr>
          <w:rStyle w:val="aff0"/>
        </w:rPr>
        <w:t>машинного обучения</w:t>
      </w:r>
    </w:p>
    <w:p w14:paraId="06E49E57" w14:textId="77777777" w:rsidR="00581467" w:rsidRDefault="00581467" w:rsidP="00581467">
      <w:pPr>
        <w:jc w:val="center"/>
      </w:pPr>
      <w:r>
        <w:t xml:space="preserve"> </w:t>
      </w:r>
    </w:p>
    <w:p w14:paraId="0B9B1380" w14:textId="77777777" w:rsidR="00581467" w:rsidRDefault="00581467" w:rsidP="00581467">
      <w:pPr>
        <w:jc w:val="center"/>
      </w:pPr>
      <w:r>
        <w:t xml:space="preserve"> </w:t>
      </w:r>
    </w:p>
    <w:p w14:paraId="5747C933" w14:textId="77777777" w:rsidR="00581467" w:rsidRDefault="00581467" w:rsidP="00581467">
      <w:pPr>
        <w:jc w:val="center"/>
      </w:pPr>
      <w:r>
        <w:t xml:space="preserve"> </w:t>
      </w:r>
    </w:p>
    <w:p w14:paraId="77FE901A" w14:textId="77777777" w:rsidR="00581467" w:rsidRDefault="00581467" w:rsidP="00581467">
      <w:pPr>
        <w:jc w:val="center"/>
      </w:pPr>
      <w:r>
        <w:t xml:space="preserve"> </w:t>
      </w:r>
    </w:p>
    <w:p w14:paraId="7BEB28D5" w14:textId="77777777" w:rsidR="00581467" w:rsidRDefault="00581467" w:rsidP="00581467">
      <w:pPr>
        <w:jc w:val="center"/>
      </w:pPr>
      <w:r>
        <w:t xml:space="preserve"> </w:t>
      </w:r>
    </w:p>
    <w:p w14:paraId="078A6918" w14:textId="77777777" w:rsidR="00581467" w:rsidRDefault="00581467" w:rsidP="00581467">
      <w:pPr>
        <w:jc w:val="center"/>
      </w:pPr>
      <w:r>
        <w:t xml:space="preserve"> </w:t>
      </w:r>
    </w:p>
    <w:p w14:paraId="63EE7EFB" w14:textId="77777777" w:rsidR="00581467" w:rsidRDefault="00581467" w:rsidP="00581467">
      <w:pPr>
        <w:jc w:val="center"/>
      </w:pPr>
      <w:r>
        <w:t xml:space="preserve"> </w:t>
      </w:r>
    </w:p>
    <w:p w14:paraId="155426E3" w14:textId="282ADBBB" w:rsidR="00581467" w:rsidRDefault="00581467" w:rsidP="007E1B93">
      <w:pPr>
        <w:jc w:val="right"/>
      </w:pPr>
      <w:r>
        <w:t xml:space="preserve">  </w:t>
      </w:r>
    </w:p>
    <w:p w14:paraId="5864A26A" w14:textId="77777777" w:rsidR="00581467" w:rsidRDefault="00581467" w:rsidP="00581467">
      <w:pPr>
        <w:jc w:val="center"/>
      </w:pPr>
      <w:r>
        <w:t xml:space="preserve"> </w:t>
      </w:r>
    </w:p>
    <w:p w14:paraId="27B78F15" w14:textId="77777777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Программа:</w:t>
      </w:r>
    </w:p>
    <w:p w14:paraId="47F8D28C" w14:textId="4BB4138D" w:rsidR="00581467" w:rsidRDefault="00581467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пециализация</w:t>
      </w:r>
      <w:r w:rsidR="00E84055">
        <w:rPr>
          <w:rFonts w:eastAsia="Times New Roman" w:cs="Times New Roman"/>
          <w:szCs w:val="28"/>
        </w:rPr>
        <w:t xml:space="preserve">: </w:t>
      </w:r>
      <w:r w:rsidR="00E84055" w:rsidRPr="00E84055">
        <w:rPr>
          <w:rFonts w:eastAsia="Times New Roman" w:cs="Times New Roman"/>
          <w:szCs w:val="28"/>
        </w:rPr>
        <w:t>Искусственный интеллект. Цифровые Профессии</w:t>
      </w:r>
    </w:p>
    <w:p w14:paraId="2FB22E5C" w14:textId="71CD2532" w:rsidR="00581467" w:rsidRDefault="005E0276" w:rsidP="0086732A">
      <w:pPr>
        <w:jc w:val="left"/>
        <w:rPr>
          <w:rFonts w:eastAsia="Times New Roman" w:cs="Times New Roman"/>
          <w:szCs w:val="28"/>
        </w:rPr>
      </w:pPr>
      <w:r>
        <w:rPr>
          <w:rFonts w:eastAsia="Times New Roman" w:cs="Times New Roman"/>
          <w:szCs w:val="28"/>
        </w:rPr>
        <w:t>Ст</w:t>
      </w:r>
      <w:r w:rsidR="00E84055">
        <w:rPr>
          <w:rFonts w:eastAsia="Times New Roman" w:cs="Times New Roman"/>
          <w:szCs w:val="28"/>
        </w:rPr>
        <w:t xml:space="preserve">удент: </w:t>
      </w:r>
      <w:proofErr w:type="spellStart"/>
      <w:r w:rsidR="00D247EB">
        <w:rPr>
          <w:rFonts w:eastAsia="Times New Roman" w:cs="Times New Roman"/>
          <w:szCs w:val="28"/>
        </w:rPr>
        <w:t>Эгипти</w:t>
      </w:r>
      <w:proofErr w:type="spellEnd"/>
      <w:r w:rsidR="00D247EB">
        <w:rPr>
          <w:rFonts w:eastAsia="Times New Roman" w:cs="Times New Roman"/>
          <w:szCs w:val="28"/>
        </w:rPr>
        <w:t xml:space="preserve"> Евгений Викторович</w:t>
      </w:r>
    </w:p>
    <w:p w14:paraId="4734560D" w14:textId="77777777" w:rsidR="00B37322" w:rsidRDefault="00B37322" w:rsidP="00581467">
      <w:pPr>
        <w:jc w:val="right"/>
      </w:pPr>
    </w:p>
    <w:p w14:paraId="556EBE5B" w14:textId="77777777" w:rsidR="00B37322" w:rsidRDefault="00B37322" w:rsidP="00581467">
      <w:pPr>
        <w:jc w:val="right"/>
      </w:pPr>
    </w:p>
    <w:p w14:paraId="7DB9BD55" w14:textId="77777777" w:rsidR="00B37322" w:rsidRDefault="00B37322" w:rsidP="00581467">
      <w:pPr>
        <w:jc w:val="right"/>
      </w:pPr>
    </w:p>
    <w:p w14:paraId="1D0A45A8" w14:textId="77777777" w:rsidR="00B37322" w:rsidRDefault="00B37322" w:rsidP="00581467">
      <w:pPr>
        <w:jc w:val="right"/>
      </w:pPr>
    </w:p>
    <w:p w14:paraId="74B6734D" w14:textId="77777777" w:rsidR="00B37322" w:rsidRDefault="00B37322" w:rsidP="00581467">
      <w:pPr>
        <w:jc w:val="right"/>
      </w:pPr>
    </w:p>
    <w:p w14:paraId="61A94FAB" w14:textId="2E1EF554" w:rsidR="00581467" w:rsidRDefault="00581467" w:rsidP="00581467">
      <w:pPr>
        <w:jc w:val="right"/>
      </w:pPr>
      <w:r>
        <w:t xml:space="preserve"> </w:t>
      </w:r>
    </w:p>
    <w:p w14:paraId="4171AC36" w14:textId="77777777" w:rsidR="00A36E90" w:rsidRPr="001F7A38" w:rsidRDefault="00A36E90" w:rsidP="00A36E90">
      <w:pPr>
        <w:jc w:val="right"/>
      </w:pPr>
    </w:p>
    <w:p w14:paraId="0C46C6E9" w14:textId="7B0C4224" w:rsidR="00581467" w:rsidRPr="001F7A38" w:rsidRDefault="001F7A38" w:rsidP="001F7A38">
      <w:pPr>
        <w:jc w:val="center"/>
      </w:pPr>
      <w:bookmarkStart w:id="0" w:name="_heading=h.fxdok1pgueei" w:colFirst="0" w:colLast="0"/>
      <w:bookmarkEnd w:id="0"/>
      <w:r>
        <w:t>Тольятти</w:t>
      </w:r>
    </w:p>
    <w:p w14:paraId="53BB79B2" w14:textId="785C6E64" w:rsidR="00077B2B" w:rsidRPr="00E825B6" w:rsidRDefault="001F7A38" w:rsidP="001D3973">
      <w:pPr>
        <w:jc w:val="center"/>
        <w:rPr>
          <w:color w:val="auto"/>
        </w:rPr>
      </w:pPr>
      <w:r>
        <w:t>2024</w:t>
      </w:r>
      <w:r w:rsidR="00077B2B" w:rsidRPr="00E825B6">
        <w:rPr>
          <w:color w:val="auto"/>
        </w:rPr>
        <w:br w:type="page"/>
      </w:r>
    </w:p>
    <w:sdt>
      <w:sdtPr>
        <w:rPr>
          <w:rFonts w:asciiTheme="minorHAnsi" w:eastAsiaTheme="minorHAnsi" w:hAnsiTheme="minorHAnsi" w:cstheme="minorBidi"/>
          <w:b w:val="0"/>
          <w:color w:val="auto"/>
          <w:kern w:val="2"/>
          <w:sz w:val="22"/>
          <w:szCs w:val="22"/>
          <w:lang w:eastAsia="en-US"/>
          <w14:ligatures w14:val="standardContextual"/>
        </w:rPr>
        <w:id w:val="-1442679008"/>
        <w:docPartObj>
          <w:docPartGallery w:val="Table of Contents"/>
          <w:docPartUnique/>
        </w:docPartObj>
      </w:sdtPr>
      <w:sdtEndPr>
        <w:rPr>
          <w:rFonts w:ascii="Times New Roman" w:hAnsi="Times New Roman"/>
          <w:bCs/>
          <w:sz w:val="28"/>
        </w:rPr>
      </w:sdtEndPr>
      <w:sdtContent>
        <w:p w14:paraId="64398ECD" w14:textId="45BD851A" w:rsidR="00077B2B" w:rsidRPr="00E825B6" w:rsidRDefault="00077B2B" w:rsidP="00174ACF">
          <w:pPr>
            <w:pStyle w:val="a6"/>
            <w:numPr>
              <w:ilvl w:val="0"/>
              <w:numId w:val="0"/>
            </w:numPr>
            <w:ind w:left="720"/>
            <w:rPr>
              <w:color w:val="auto"/>
            </w:rPr>
          </w:pPr>
          <w:r w:rsidRPr="00E825B6">
            <w:rPr>
              <w:color w:val="auto"/>
            </w:rPr>
            <w:t>Оглавление</w:t>
          </w:r>
        </w:p>
        <w:p w14:paraId="6A425DF3" w14:textId="0E31A1AF" w:rsidR="00090BE7" w:rsidRDefault="00077B2B">
          <w:pPr>
            <w:pStyle w:val="12"/>
            <w:rPr>
              <w:rFonts w:asciiTheme="minorHAnsi" w:eastAsiaTheme="minorEastAsia" w:hAnsiTheme="minorHAnsi"/>
              <w:noProof/>
              <w:color w:val="auto"/>
              <w:sz w:val="24"/>
              <w:szCs w:val="24"/>
              <w:lang w:eastAsia="ru-RU"/>
            </w:rPr>
          </w:pPr>
          <w:r w:rsidRPr="00E825B6">
            <w:rPr>
              <w:color w:val="auto"/>
            </w:rPr>
            <w:fldChar w:fldCharType="begin"/>
          </w:r>
          <w:r w:rsidRPr="00E825B6">
            <w:rPr>
              <w:color w:val="auto"/>
            </w:rPr>
            <w:instrText xml:space="preserve"> TOC \o "1-3" \h \z \u </w:instrText>
          </w:r>
          <w:r w:rsidRPr="00E825B6">
            <w:rPr>
              <w:color w:val="auto"/>
            </w:rPr>
            <w:fldChar w:fldCharType="separate"/>
          </w:r>
          <w:hyperlink w:anchor="_Toc171612623" w:history="1">
            <w:r w:rsidR="00090BE7" w:rsidRPr="00463093">
              <w:rPr>
                <w:rStyle w:val="a7"/>
                <w:noProof/>
              </w:rPr>
              <w:t>Введение</w:t>
            </w:r>
            <w:r w:rsidR="00090BE7">
              <w:rPr>
                <w:noProof/>
                <w:webHidden/>
              </w:rPr>
              <w:tab/>
            </w:r>
            <w:r w:rsidR="00090BE7">
              <w:rPr>
                <w:noProof/>
                <w:webHidden/>
              </w:rPr>
              <w:fldChar w:fldCharType="begin"/>
            </w:r>
            <w:r w:rsidR="00090BE7">
              <w:rPr>
                <w:noProof/>
                <w:webHidden/>
              </w:rPr>
              <w:instrText xml:space="preserve"> PAGEREF _Toc171612623 \h </w:instrText>
            </w:r>
            <w:r w:rsidR="00090BE7">
              <w:rPr>
                <w:noProof/>
                <w:webHidden/>
              </w:rPr>
            </w:r>
            <w:r w:rsidR="00090BE7">
              <w:rPr>
                <w:noProof/>
                <w:webHidden/>
              </w:rPr>
              <w:fldChar w:fldCharType="separate"/>
            </w:r>
            <w:r w:rsidR="00090BE7">
              <w:rPr>
                <w:noProof/>
                <w:webHidden/>
              </w:rPr>
              <w:t>1</w:t>
            </w:r>
            <w:r w:rsidR="00090BE7">
              <w:rPr>
                <w:noProof/>
                <w:webHidden/>
              </w:rPr>
              <w:fldChar w:fldCharType="end"/>
            </w:r>
          </w:hyperlink>
        </w:p>
        <w:p w14:paraId="0F1B25FF" w14:textId="1C8FE85B" w:rsidR="00090BE7" w:rsidRDefault="00090BE7">
          <w:pPr>
            <w:pStyle w:val="12"/>
            <w:tabs>
              <w:tab w:val="left" w:pos="1985"/>
            </w:tabs>
            <w:rPr>
              <w:rFonts w:asciiTheme="minorHAnsi" w:eastAsiaTheme="minorEastAsia" w:hAnsiTheme="minorHAnsi"/>
              <w:noProof/>
              <w:color w:val="auto"/>
              <w:sz w:val="24"/>
              <w:szCs w:val="24"/>
              <w:lang w:eastAsia="ru-RU"/>
            </w:rPr>
          </w:pPr>
          <w:hyperlink w:anchor="_Toc171612624" w:history="1">
            <w:r w:rsidRPr="00463093">
              <w:rPr>
                <w:rStyle w:val="a7"/>
                <w:noProof/>
              </w:rPr>
              <w:t>Глава 1.</w:t>
            </w:r>
            <w:r>
              <w:rPr>
                <w:rFonts w:asciiTheme="minorHAnsi" w:eastAsiaTheme="minorEastAsia" w:hAnsiTheme="minorHAnsi"/>
                <w:noProof/>
                <w:color w:val="auto"/>
                <w:sz w:val="24"/>
                <w:szCs w:val="24"/>
                <w:lang w:eastAsia="ru-RU"/>
              </w:rPr>
              <w:tab/>
            </w:r>
            <w:r w:rsidRPr="00463093">
              <w:rPr>
                <w:rStyle w:val="a7"/>
                <w:noProof/>
              </w:rPr>
              <w:t>оооо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161262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8D5EA3" w14:textId="0E694DCD" w:rsidR="00090BE7" w:rsidRDefault="00090BE7">
          <w:pPr>
            <w:pStyle w:val="12"/>
            <w:tabs>
              <w:tab w:val="left" w:pos="1985"/>
            </w:tabs>
            <w:rPr>
              <w:rFonts w:asciiTheme="minorHAnsi" w:eastAsiaTheme="minorEastAsia" w:hAnsiTheme="minorHAnsi"/>
              <w:noProof/>
              <w:color w:val="auto"/>
              <w:sz w:val="24"/>
              <w:szCs w:val="24"/>
              <w:lang w:eastAsia="ru-RU"/>
            </w:rPr>
          </w:pPr>
          <w:hyperlink w:anchor="_Toc171612625" w:history="1">
            <w:r w:rsidRPr="00463093">
              <w:rPr>
                <w:rStyle w:val="a7"/>
                <w:noProof/>
              </w:rPr>
              <w:t>Задача 1</w:t>
            </w:r>
            <w:r>
              <w:rPr>
                <w:rFonts w:asciiTheme="minorHAnsi" w:eastAsiaTheme="minorEastAsia" w:hAnsiTheme="minorHAnsi"/>
                <w:noProof/>
                <w:color w:val="auto"/>
                <w:sz w:val="24"/>
                <w:szCs w:val="24"/>
                <w:lang w:eastAsia="ru-RU"/>
              </w:rPr>
              <w:tab/>
            </w:r>
            <w:r w:rsidRPr="00463093">
              <w:rPr>
                <w:rStyle w:val="a7"/>
                <w:noProof/>
              </w:rPr>
              <w:t>ооооорррррррррррррррррррррррррррррррррррррррррррр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161262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745322" w14:textId="5465E525" w:rsidR="00090BE7" w:rsidRDefault="00090BE7">
          <w:pPr>
            <w:pStyle w:val="12"/>
            <w:rPr>
              <w:rFonts w:asciiTheme="minorHAnsi" w:eastAsiaTheme="minorEastAsia" w:hAnsiTheme="minorHAnsi"/>
              <w:noProof/>
              <w:color w:val="auto"/>
              <w:sz w:val="24"/>
              <w:szCs w:val="24"/>
              <w:lang w:eastAsia="ru-RU"/>
            </w:rPr>
          </w:pPr>
          <w:hyperlink w:anchor="_Toc171612626" w:history="1">
            <w:r w:rsidRPr="00463093">
              <w:rPr>
                <w:rStyle w:val="a7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161262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A5F081" w14:textId="3BF8D89A" w:rsidR="00090BE7" w:rsidRDefault="00090BE7">
          <w:pPr>
            <w:pStyle w:val="12"/>
            <w:rPr>
              <w:rFonts w:asciiTheme="minorHAnsi" w:eastAsiaTheme="minorEastAsia" w:hAnsiTheme="minorHAnsi"/>
              <w:noProof/>
              <w:color w:val="auto"/>
              <w:sz w:val="24"/>
              <w:szCs w:val="24"/>
              <w:lang w:eastAsia="ru-RU"/>
            </w:rPr>
          </w:pPr>
          <w:hyperlink w:anchor="_Toc171612627" w:history="1">
            <w:r w:rsidRPr="00463093">
              <w:rPr>
                <w:rStyle w:val="a7"/>
                <w:noProof/>
              </w:rPr>
              <w:t>Литератур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161262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F284DC7" w14:textId="730864B2" w:rsidR="00077B2B" w:rsidRPr="00E825B6" w:rsidRDefault="00077B2B">
          <w:pPr>
            <w:rPr>
              <w:color w:val="auto"/>
            </w:rPr>
          </w:pPr>
          <w:r w:rsidRPr="00E825B6">
            <w:rPr>
              <w:b/>
              <w:bCs/>
              <w:color w:val="auto"/>
            </w:rPr>
            <w:fldChar w:fldCharType="end"/>
          </w:r>
        </w:p>
      </w:sdtContent>
    </w:sdt>
    <w:p w14:paraId="3A7F5294" w14:textId="77777777" w:rsidR="00DE2E4D" w:rsidRPr="00E825B6" w:rsidRDefault="00DE2E4D">
      <w:pPr>
        <w:rPr>
          <w:color w:val="auto"/>
        </w:rPr>
        <w:sectPr w:rsidR="00DE2E4D" w:rsidRPr="00E825B6" w:rsidSect="001C2C04">
          <w:headerReference w:type="default" r:id="rId8"/>
          <w:footerReference w:type="default" r:id="rId9"/>
          <w:footerReference w:type="first" r:id="rId10"/>
          <w:pgSz w:w="11906" w:h="16838"/>
          <w:pgMar w:top="1134" w:right="567" w:bottom="1134" w:left="1701" w:header="709" w:footer="79" w:gutter="0"/>
          <w:cols w:space="708"/>
          <w:titlePg/>
          <w:docGrid w:linePitch="360"/>
        </w:sectPr>
      </w:pPr>
    </w:p>
    <w:p w14:paraId="4348BCA6" w14:textId="6924F983" w:rsidR="00077B2B" w:rsidRDefault="00FA60B1" w:rsidP="004414D6">
      <w:pPr>
        <w:pStyle w:val="a0"/>
        <w:numPr>
          <w:ilvl w:val="0"/>
          <w:numId w:val="0"/>
        </w:numPr>
        <w:ind w:left="567"/>
      </w:pPr>
      <w:bookmarkStart w:id="1" w:name="_Toc171612623"/>
      <w:r>
        <w:lastRenderedPageBreak/>
        <w:t>Введение</w:t>
      </w:r>
      <w:bookmarkEnd w:id="1"/>
    </w:p>
    <w:p w14:paraId="373B7776" w14:textId="77777777" w:rsidR="00C8088C" w:rsidRDefault="00C8088C" w:rsidP="00C8088C">
      <w:r>
        <w:t>Роль валютного курса в экономике переоценить сложно. Изменения валютного курса предопределяют статус той или иной страны в мировом экономическом пространстве, а вместе с ним ориентиры ее будущего развития, как во внешних, так и во внутренних связях.</w:t>
      </w:r>
    </w:p>
    <w:p w14:paraId="75E6BE8E" w14:textId="1FA35EAD" w:rsidR="00AD5B54" w:rsidRDefault="00C8088C" w:rsidP="00C8088C">
      <w:r>
        <w:t xml:space="preserve">Курс национальной валюты является важным ориентиром для принятия решений экономическими агентами, как на уровне населения, так и на уровне правительства. </w:t>
      </w:r>
      <w:r w:rsidR="006D3754">
        <w:t>При высокой волатильности валюты</w:t>
      </w:r>
      <w:r>
        <w:t xml:space="preserve"> возрастают издержки экспортно-импортных операций, растут цены на импортируемые товары. Это ведет к повышению цен на продукцию на внутреннем рынке. Чтобы защититься от роста цен и возможной девальвации, потребители увеличивают долю сбережений в иностранной валюте, что не способствует укреплению и стабилизации национальной. Резкие скачки национальной валюты дают повод населению снизить потребление, а предпринимателем сократить инвестиции в национальную экономику. Высокая волатильность препятствует бизнесу в построении долгосрочных стратегий развития, что приводит к снижению экспорта предприятиями и замедлением производства</w:t>
      </w:r>
      <w:r w:rsidR="00B66DC8" w:rsidRPr="00B66DC8">
        <w:t xml:space="preserve"> </w:t>
      </w:r>
      <w:r w:rsidR="00B66DC8">
        <w:fldChar w:fldCharType="begin"/>
      </w:r>
      <w:r w:rsidR="007A79E4">
        <w:instrText xml:space="preserve"> ADDIN ZOTERO_ITEM CSL_CITATION {"citationID":"i9KGCDLU","properties":{"formattedCitation":"[1]","plainCitation":"[1]","noteIndex":0},"citationItems":[{"id":8,"uris":["http://zotero.org/users/local/ccYgADcV/items/T4N8P8QU"],"itemData":{"id":8,"type":"webpage","language":"ru","title":"ФАКТОРЫ, ВЛИЯЮЩИЕ НА ФОРМИРОВАНИЕ КУРСА РУБЛЯ","URL":"https://view.officeapps.live.com/op/view.aspx?src=https%3A%2F%2Fwww.kubsu.ru%2Fsites%2Fdefault%2Ffiles%2Fusers%2F21365%2Fportfolio%2Fmvko_i_fo_kursovaya.docx&amp;wdOrigin=BROWSELINK","author":[{"family":"Волков","given":"Е.Я."}],"accessed":{"date-parts":[["2024",7,11]]}}}],"schema":"https://github.com/citation-style-language/schema/raw/master/csl-citation.json"} </w:instrText>
      </w:r>
      <w:r w:rsidR="00B66DC8">
        <w:fldChar w:fldCharType="separate"/>
      </w:r>
      <w:r w:rsidR="00B66DC8" w:rsidRPr="00B66DC8">
        <w:rPr>
          <w:rFonts w:cs="Times New Roman"/>
        </w:rPr>
        <w:t>[1]</w:t>
      </w:r>
      <w:r w:rsidR="00B66DC8">
        <w:fldChar w:fldCharType="end"/>
      </w:r>
      <w:r w:rsidR="00AD5B54">
        <w:t>.</w:t>
      </w:r>
    </w:p>
    <w:p w14:paraId="7A9EC4A0" w14:textId="347E943B" w:rsidR="001A7F04" w:rsidRDefault="00E573EE" w:rsidP="00E573EE">
      <w:r>
        <w:t>На данный момент машинное обучение является одной из наиболее развивающихся</w:t>
      </w:r>
      <w:r>
        <w:t xml:space="preserve"> </w:t>
      </w:r>
      <w:r>
        <w:t>областей прикладной математики, позволяющих решать большой спектр задач предсказания</w:t>
      </w:r>
      <w:r>
        <w:t xml:space="preserve"> </w:t>
      </w:r>
      <w:r>
        <w:t>и распознавания. Многие экономисты используют методы анализа данных для предсказания</w:t>
      </w:r>
      <w:r>
        <w:t xml:space="preserve"> </w:t>
      </w:r>
      <w:r>
        <w:t xml:space="preserve">валютных курсов. Так, например, Martin </w:t>
      </w:r>
      <w:proofErr w:type="spellStart"/>
      <w:r>
        <w:t>Evans</w:t>
      </w:r>
      <w:proofErr w:type="spellEnd"/>
      <w:r>
        <w:t xml:space="preserve"> и Richard </w:t>
      </w:r>
      <w:proofErr w:type="spellStart"/>
      <w:r>
        <w:t>Lyons</w:t>
      </w:r>
      <w:proofErr w:type="spellEnd"/>
      <w:r>
        <w:t xml:space="preserve"> в своей статье «Micro-Based</w:t>
      </w:r>
      <w:r>
        <w:t xml:space="preserve"> </w:t>
      </w:r>
      <w:r>
        <w:t xml:space="preserve">Exchange-Rate </w:t>
      </w:r>
      <w:proofErr w:type="spellStart"/>
      <w:r>
        <w:t>Forecasting</w:t>
      </w:r>
      <w:proofErr w:type="spellEnd"/>
      <w:r>
        <w:t>» используют метод k ближайших соседей и метод опорных</w:t>
      </w:r>
      <w:r w:rsidR="00DA1DC9">
        <w:t xml:space="preserve"> </w:t>
      </w:r>
      <w:r>
        <w:t>векторов для прогнозирования основных мировых валютных пар (EUR/USD, GBP/USD,</w:t>
      </w:r>
      <w:r w:rsidR="00DA1DC9">
        <w:t xml:space="preserve"> </w:t>
      </w:r>
      <w:r>
        <w:t>USD/JPY)</w:t>
      </w:r>
      <w:r w:rsidR="00230110">
        <w:t xml:space="preserve"> </w:t>
      </w:r>
      <w:r w:rsidR="00230110">
        <w:fldChar w:fldCharType="begin"/>
      </w:r>
      <w:r w:rsidR="00230110">
        <w:instrText xml:space="preserve"> ADDIN ZOTERO_ITEM CSL_CITATION {"citationID":"HHtjLfMz","properties":{"formattedCitation":"[2]","plainCitation":"[2]","noteIndex":0},"citationItems":[{"id":7,"uris":["http://zotero.org/users/local/ccYgADcV/items/56Q8C5ES"],"itemData":{"id":7,"type":"webpage","language":"ru","title":"Особенности методов машинного обучения для прогнозирования курса валют","URL":"https://files.scienceforum.ru/pdf/2020/5e04936d95941.pdf","author":[{"family":"Сангаджиева","given":"Е.В."},{"family":"Оргдаева","given":"Г.А."}],"accessed":{"date-parts":[["2024",7,11]]}}}],"schema":"https://github.com/citation-style-language/schema/raw/master/csl-citation.json"} </w:instrText>
      </w:r>
      <w:r w:rsidR="00230110">
        <w:fldChar w:fldCharType="separate"/>
      </w:r>
      <w:r w:rsidR="00230110" w:rsidRPr="00230110">
        <w:rPr>
          <w:rFonts w:cs="Times New Roman"/>
        </w:rPr>
        <w:t>[2]</w:t>
      </w:r>
      <w:r w:rsidR="00230110">
        <w:fldChar w:fldCharType="end"/>
      </w:r>
      <w:r>
        <w:t>.</w:t>
      </w:r>
    </w:p>
    <w:p w14:paraId="7AE28362" w14:textId="2D135C50" w:rsidR="00271F2B" w:rsidRDefault="0002776C" w:rsidP="00043488">
      <w:pPr>
        <w:pStyle w:val="aff2"/>
      </w:pPr>
      <w:r w:rsidRPr="00D416A9">
        <w:rPr>
          <w:b/>
        </w:rPr>
        <w:t>Тем</w:t>
      </w:r>
      <w:r w:rsidR="00D45F3C">
        <w:rPr>
          <w:b/>
        </w:rPr>
        <w:t>ой</w:t>
      </w:r>
      <w:r w:rsidR="00914F29" w:rsidRPr="00D416A9">
        <w:rPr>
          <w:b/>
        </w:rPr>
        <w:t xml:space="preserve"> проекта</w:t>
      </w:r>
      <w:r w:rsidR="00D45F3C">
        <w:rPr>
          <w:b/>
        </w:rPr>
        <w:t xml:space="preserve"> </w:t>
      </w:r>
      <w:r w:rsidR="00D45F3C" w:rsidRPr="00D45F3C">
        <w:t>является</w:t>
      </w:r>
      <w:r w:rsidR="00D416A9" w:rsidRPr="00D45F3C">
        <w:t xml:space="preserve"> </w:t>
      </w:r>
      <w:r w:rsidR="00ED0A8C" w:rsidRPr="00271F2B">
        <w:t>п</w:t>
      </w:r>
      <w:r w:rsidR="0047539F" w:rsidRPr="00271F2B">
        <w:t xml:space="preserve">редсказание </w:t>
      </w:r>
      <w:r w:rsidR="0047539F">
        <w:t>курса валют с помощью модели машинного обучения</w:t>
      </w:r>
      <w:r w:rsidR="00271F2B">
        <w:t>.</w:t>
      </w:r>
    </w:p>
    <w:p w14:paraId="131A79FE" w14:textId="4AA4534C" w:rsidR="007E2C86" w:rsidRDefault="007A2D27" w:rsidP="00043488">
      <w:pPr>
        <w:pStyle w:val="aff2"/>
      </w:pPr>
      <w:r w:rsidRPr="00366EA3">
        <w:rPr>
          <w:b/>
        </w:rPr>
        <w:t>Цель</w:t>
      </w:r>
      <w:r w:rsidR="002A33A2">
        <w:rPr>
          <w:b/>
        </w:rPr>
        <w:t>ю</w:t>
      </w:r>
      <w:r>
        <w:t xml:space="preserve"> </w:t>
      </w:r>
      <w:r w:rsidR="00210F2D">
        <w:t xml:space="preserve">будет являться </w:t>
      </w:r>
      <w:r w:rsidR="00B14C34">
        <w:t>с</w:t>
      </w:r>
      <w:r w:rsidR="00F566A8">
        <w:t>озда</w:t>
      </w:r>
      <w:r w:rsidR="00210F2D">
        <w:t>ние</w:t>
      </w:r>
      <w:r w:rsidR="00F566A8">
        <w:t xml:space="preserve"> модел</w:t>
      </w:r>
      <w:r w:rsidR="006C3995">
        <w:t>и</w:t>
      </w:r>
      <w:r w:rsidR="00F566A8">
        <w:t xml:space="preserve"> </w:t>
      </w:r>
      <w:r w:rsidR="00466E8E">
        <w:t>машинного обучения,</w:t>
      </w:r>
      <w:r w:rsidR="007B3E55">
        <w:t xml:space="preserve"> </w:t>
      </w:r>
      <w:r w:rsidR="007D359D">
        <w:t xml:space="preserve">которая </w:t>
      </w:r>
      <w:r w:rsidR="009755CA">
        <w:t xml:space="preserve">будет предсказывать курс </w:t>
      </w:r>
      <w:r w:rsidR="00CF0DBF">
        <w:t>валют</w:t>
      </w:r>
      <w:r w:rsidR="00307A2C">
        <w:t xml:space="preserve"> по отношению к рублю.</w:t>
      </w:r>
    </w:p>
    <w:p w14:paraId="10D7E28E" w14:textId="1E6D90BE" w:rsidR="00A01670" w:rsidRPr="006D70B1" w:rsidRDefault="00C838F6" w:rsidP="00043488">
      <w:pPr>
        <w:pStyle w:val="aff2"/>
      </w:pPr>
      <w:r>
        <w:rPr>
          <w:b/>
        </w:rPr>
        <w:lastRenderedPageBreak/>
        <w:t>Б</w:t>
      </w:r>
      <w:r w:rsidR="00D877A9">
        <w:rPr>
          <w:b/>
        </w:rPr>
        <w:t xml:space="preserve">удет решена проблема </w:t>
      </w:r>
      <w:r w:rsidR="00EF09AF" w:rsidRPr="00D13356">
        <w:t>вероятност</w:t>
      </w:r>
      <w:r w:rsidR="006D70B1">
        <w:t>и</w:t>
      </w:r>
      <w:r w:rsidR="00EF09AF" w:rsidRPr="00D13356">
        <w:t xml:space="preserve"> недополучить прибыль или понести убытки от финансовых, торговых и кредитных операций из-за изменчивости соотношения валют</w:t>
      </w:r>
      <w:r w:rsidR="00EF09AF" w:rsidRPr="00EF09AF">
        <w:rPr>
          <w:b/>
        </w:rPr>
        <w:t>.</w:t>
      </w:r>
      <w:r w:rsidR="006D70B1">
        <w:rPr>
          <w:b/>
        </w:rPr>
        <w:t xml:space="preserve"> </w:t>
      </w:r>
      <w:r w:rsidR="006D70B1">
        <w:t>То</w:t>
      </w:r>
      <w:r w:rsidR="005A63A9">
        <w:t xml:space="preserve"> есть снизятся </w:t>
      </w:r>
      <w:r w:rsidR="005573AA">
        <w:t>валютные риски.</w:t>
      </w:r>
    </w:p>
    <w:p w14:paraId="61A1E82C" w14:textId="5ADFF0F1" w:rsidR="00D80847" w:rsidRDefault="00D80847" w:rsidP="00043488">
      <w:pPr>
        <w:pStyle w:val="aff2"/>
        <w:rPr>
          <w:b/>
        </w:rPr>
      </w:pPr>
      <w:r>
        <w:rPr>
          <w:b/>
        </w:rPr>
        <w:t>З</w:t>
      </w:r>
      <w:r w:rsidR="0052210D">
        <w:rPr>
          <w:b/>
        </w:rPr>
        <w:t>адачи:</w:t>
      </w:r>
    </w:p>
    <w:p w14:paraId="5A4DAFAF" w14:textId="787841AD" w:rsidR="0042484F" w:rsidRDefault="00A3254D" w:rsidP="009E7080">
      <w:pPr>
        <w:pStyle w:val="ab"/>
        <w:numPr>
          <w:ilvl w:val="0"/>
          <w:numId w:val="35"/>
        </w:numPr>
      </w:pPr>
      <w:r>
        <w:t>С</w:t>
      </w:r>
      <w:r w:rsidR="00F90416">
        <w:t>обрать и обработать данные необходим</w:t>
      </w:r>
      <w:r w:rsidR="00794B25">
        <w:t xml:space="preserve">ые для </w:t>
      </w:r>
      <w:r w:rsidR="005146C3">
        <w:t>обу</w:t>
      </w:r>
      <w:r w:rsidR="002114D8">
        <w:t>чения модели</w:t>
      </w:r>
      <w:r w:rsidR="009E7080" w:rsidRPr="009E7080">
        <w:t>;</w:t>
      </w:r>
    </w:p>
    <w:p w14:paraId="59687069" w14:textId="387C8362" w:rsidR="001C412E" w:rsidRDefault="00B33858" w:rsidP="009E7080">
      <w:pPr>
        <w:pStyle w:val="ab"/>
        <w:numPr>
          <w:ilvl w:val="0"/>
          <w:numId w:val="35"/>
        </w:numPr>
      </w:pPr>
      <w:r>
        <w:t>О</w:t>
      </w:r>
      <w:r w:rsidR="003501F4">
        <w:t>бучить модель на собранных данных</w:t>
      </w:r>
      <w:r w:rsidR="009E7080" w:rsidRPr="009E7080">
        <w:t>;</w:t>
      </w:r>
    </w:p>
    <w:p w14:paraId="3EC295AF" w14:textId="1BC9120F" w:rsidR="00F934A5" w:rsidRPr="009E7080" w:rsidRDefault="00E43FA7" w:rsidP="009E7080">
      <w:pPr>
        <w:pStyle w:val="ab"/>
        <w:numPr>
          <w:ilvl w:val="0"/>
          <w:numId w:val="35"/>
        </w:numPr>
        <w:rPr>
          <w:bCs/>
        </w:rPr>
      </w:pPr>
      <w:r w:rsidRPr="009E7080">
        <w:rPr>
          <w:bCs/>
        </w:rPr>
        <w:t>Поэкспериментировать с ра</w:t>
      </w:r>
      <w:r w:rsidR="00563678" w:rsidRPr="009E7080">
        <w:rPr>
          <w:bCs/>
        </w:rPr>
        <w:t>зными типами моделей</w:t>
      </w:r>
      <w:r w:rsidR="009E7080" w:rsidRPr="009E7080">
        <w:rPr>
          <w:bCs/>
        </w:rPr>
        <w:t>;</w:t>
      </w:r>
    </w:p>
    <w:p w14:paraId="663DF435" w14:textId="0BC6798F" w:rsidR="00563678" w:rsidRPr="009E7080" w:rsidRDefault="00C21549" w:rsidP="009E7080">
      <w:pPr>
        <w:pStyle w:val="ab"/>
        <w:numPr>
          <w:ilvl w:val="0"/>
          <w:numId w:val="35"/>
        </w:numPr>
        <w:rPr>
          <w:bCs/>
        </w:rPr>
      </w:pPr>
      <w:r w:rsidRPr="009E7080">
        <w:rPr>
          <w:bCs/>
        </w:rPr>
        <w:t>Проверить эффективность модели на тестовых данных</w:t>
      </w:r>
      <w:r w:rsidR="009E7080" w:rsidRPr="009E7080">
        <w:rPr>
          <w:bCs/>
        </w:rPr>
        <w:t>;</w:t>
      </w:r>
    </w:p>
    <w:p w14:paraId="45DE9FDE" w14:textId="64235C8F" w:rsidR="00C21549" w:rsidRPr="009E7080" w:rsidRDefault="00C87941" w:rsidP="009E7080">
      <w:pPr>
        <w:pStyle w:val="ab"/>
        <w:numPr>
          <w:ilvl w:val="0"/>
          <w:numId w:val="35"/>
        </w:numPr>
        <w:rPr>
          <w:bCs/>
        </w:rPr>
      </w:pPr>
      <w:r w:rsidRPr="009E7080">
        <w:rPr>
          <w:bCs/>
        </w:rPr>
        <w:t xml:space="preserve">Проверить предсказания модели </w:t>
      </w:r>
      <w:r w:rsidR="004C663C" w:rsidRPr="009E7080">
        <w:rPr>
          <w:bCs/>
        </w:rPr>
        <w:t xml:space="preserve">на </w:t>
      </w:r>
      <w:r w:rsidR="00B651F1">
        <w:rPr>
          <w:bCs/>
        </w:rPr>
        <w:t>ак</w:t>
      </w:r>
      <w:r w:rsidR="00465ED3">
        <w:rPr>
          <w:bCs/>
        </w:rPr>
        <w:t>туальных</w:t>
      </w:r>
      <w:r w:rsidR="00140743" w:rsidRPr="009E7080">
        <w:rPr>
          <w:bCs/>
        </w:rPr>
        <w:t xml:space="preserve"> данных</w:t>
      </w:r>
      <w:r w:rsidR="00BF3424" w:rsidRPr="00BF3424">
        <w:rPr>
          <w:bCs/>
        </w:rPr>
        <w:t>.</w:t>
      </w:r>
    </w:p>
    <w:p w14:paraId="0008A831" w14:textId="3DD96E47" w:rsidR="0052210D" w:rsidRDefault="00942D56" w:rsidP="00043488">
      <w:pPr>
        <w:pStyle w:val="aff2"/>
        <w:rPr>
          <w:b/>
        </w:rPr>
      </w:pPr>
      <w:r>
        <w:rPr>
          <w:b/>
        </w:rPr>
        <w:t>Инструменты:</w:t>
      </w:r>
    </w:p>
    <w:p w14:paraId="3DEBADFC" w14:textId="2BB1A67F" w:rsidR="00506205" w:rsidRPr="00CE7100" w:rsidRDefault="00CE7100" w:rsidP="00506205">
      <w:pPr>
        <w:rPr>
          <w:lang w:val="en-US"/>
        </w:rPr>
      </w:pPr>
      <w:proofErr w:type="spellStart"/>
      <w:r w:rsidRPr="00CE7100">
        <w:rPr>
          <w:lang w:val="en-US"/>
        </w:rPr>
        <w:t>JupyterLab</w:t>
      </w:r>
      <w:proofErr w:type="spellEnd"/>
    </w:p>
    <w:p w14:paraId="12F554B7" w14:textId="6BFD576E" w:rsidR="00942D56" w:rsidRPr="004517FB" w:rsidRDefault="00BD6FAE" w:rsidP="00043488">
      <w:pPr>
        <w:pStyle w:val="aff2"/>
      </w:pPr>
      <w:r>
        <w:rPr>
          <w:b/>
        </w:rPr>
        <w:t>Состав команды:</w:t>
      </w:r>
      <w:r w:rsidR="001D452E">
        <w:rPr>
          <w:b/>
        </w:rPr>
        <w:t xml:space="preserve"> </w:t>
      </w:r>
      <w:proofErr w:type="spellStart"/>
      <w:r w:rsidR="004517FB">
        <w:t>Эгипти</w:t>
      </w:r>
      <w:proofErr w:type="spellEnd"/>
      <w:r w:rsidR="004517FB">
        <w:t xml:space="preserve"> Евгений Викторович</w:t>
      </w:r>
    </w:p>
    <w:p w14:paraId="39B3879E" w14:textId="77777777" w:rsidR="00A01670" w:rsidRPr="009755CA" w:rsidRDefault="00A01670" w:rsidP="0002776C">
      <w:pPr>
        <w:rPr>
          <w:b/>
          <w:bCs/>
          <w:lang w:eastAsia="ru-RU"/>
        </w:rPr>
      </w:pPr>
    </w:p>
    <w:p w14:paraId="2870DAB5" w14:textId="1E776B01" w:rsidR="000B6E31" w:rsidRDefault="000B6E31">
      <w:pPr>
        <w:spacing w:after="160" w:line="259" w:lineRule="auto"/>
        <w:ind w:firstLine="0"/>
        <w:jc w:val="left"/>
        <w:rPr>
          <w:color w:val="auto"/>
          <w:lang w:eastAsia="ru-RU"/>
        </w:rPr>
      </w:pPr>
      <w:r>
        <w:rPr>
          <w:color w:val="auto"/>
          <w:lang w:eastAsia="ru-RU"/>
        </w:rPr>
        <w:br w:type="page"/>
      </w:r>
    </w:p>
    <w:p w14:paraId="36C2D212" w14:textId="4B9267FF" w:rsidR="00077B2B" w:rsidRPr="00740E2D" w:rsidRDefault="00C00647" w:rsidP="00A85BA5">
      <w:pPr>
        <w:pStyle w:val="a"/>
      </w:pPr>
      <w:bookmarkStart w:id="2" w:name="_Toc171612624"/>
      <w:proofErr w:type="spellStart"/>
      <w:r>
        <w:lastRenderedPageBreak/>
        <w:t>оооо</w:t>
      </w:r>
      <w:bookmarkEnd w:id="2"/>
      <w:proofErr w:type="spellEnd"/>
    </w:p>
    <w:p w14:paraId="4909B173" w14:textId="5A48BD6E" w:rsidR="00833E2D" w:rsidRDefault="00DC4C44" w:rsidP="00584770">
      <w:bookmarkStart w:id="3" w:name="_Hlk155182893"/>
      <w:r>
        <w:t xml:space="preserve">Создадим скрипт </w:t>
      </w:r>
      <w:r w:rsidRPr="00DC4C44">
        <w:rPr>
          <w:rStyle w:val="bash0"/>
        </w:rPr>
        <w:t>hw_task_1.sh</w:t>
      </w:r>
      <w:r w:rsidR="00584770" w:rsidRPr="00584770">
        <w:t>,</w:t>
      </w:r>
      <w:r w:rsidR="00584770">
        <w:t xml:space="preserve"> запускать его </w:t>
      </w:r>
      <w:r w:rsidR="00DC7C65">
        <w:t xml:space="preserve">можно из </w:t>
      </w:r>
      <w:r w:rsidR="00833E2D">
        <w:t>директории,</w:t>
      </w:r>
      <w:r w:rsidR="00DC7C65">
        <w:t xml:space="preserve"> </w:t>
      </w:r>
      <w:r w:rsidR="001648AD">
        <w:t>где он находится так</w:t>
      </w:r>
      <w:r w:rsidR="00833E2D">
        <w:t>:</w:t>
      </w:r>
    </w:p>
    <w:p w14:paraId="3A84C7D9" w14:textId="62A7B772" w:rsidR="00836A2B" w:rsidRPr="00831843" w:rsidRDefault="00DC4C44" w:rsidP="00831843">
      <w:pPr>
        <w:pStyle w:val="afb"/>
        <w:rPr>
          <w:lang w:val="en-US"/>
        </w:rPr>
      </w:pPr>
      <w:r w:rsidRPr="00BC638C">
        <w:t xml:space="preserve"> </w:t>
      </w:r>
      <w:r w:rsidR="00831843" w:rsidRPr="00831843">
        <w:rPr>
          <w:lang w:val="en-US"/>
        </w:rPr>
        <w:t>./hw_task_1.sh /home/uc/ff/</w:t>
      </w:r>
    </w:p>
    <w:p w14:paraId="2867E12B" w14:textId="14C0E735" w:rsidR="00836A2B" w:rsidRDefault="005E5FEF">
      <w:pPr>
        <w:rPr>
          <w:color w:val="auto"/>
        </w:rPr>
      </w:pPr>
      <w:r>
        <w:rPr>
          <w:color w:val="auto"/>
        </w:rPr>
        <w:t xml:space="preserve">Или </w:t>
      </w:r>
      <w:r w:rsidR="003C18FB">
        <w:rPr>
          <w:color w:val="auto"/>
        </w:rPr>
        <w:t xml:space="preserve">указывать полный путь к </w:t>
      </w:r>
      <w:r w:rsidR="00366767">
        <w:rPr>
          <w:color w:val="auto"/>
        </w:rPr>
        <w:t>скрипту</w:t>
      </w:r>
      <w:r w:rsidR="00181CE2">
        <w:rPr>
          <w:color w:val="auto"/>
        </w:rPr>
        <w:t>.</w:t>
      </w:r>
    </w:p>
    <w:p w14:paraId="04197A34" w14:textId="37A5E6EA" w:rsidR="000142C8" w:rsidRDefault="00566E79" w:rsidP="00663FBC">
      <w:pPr>
        <w:pStyle w:val="afb"/>
        <w:rPr>
          <w:lang w:val="en-US"/>
        </w:rPr>
      </w:pPr>
      <w:r w:rsidRPr="00566E79">
        <w:rPr>
          <w:lang w:val="en-US"/>
        </w:rPr>
        <w:t xml:space="preserve">/home/uc/hw_task_1.sh </w:t>
      </w:r>
      <w:bookmarkStart w:id="4" w:name="_Hlk155182496"/>
      <w:r w:rsidRPr="00566E79">
        <w:rPr>
          <w:lang w:val="en-US"/>
        </w:rPr>
        <w:t>/home/uc/ff/</w:t>
      </w:r>
      <w:bookmarkEnd w:id="4"/>
    </w:p>
    <w:p w14:paraId="31B69EDE" w14:textId="7C8420D5" w:rsidR="00663FBC" w:rsidRPr="0097190B" w:rsidRDefault="00F51CFE" w:rsidP="005C46EF">
      <w:r>
        <w:t>Где</w:t>
      </w:r>
      <w:r w:rsidRPr="0097190B">
        <w:t xml:space="preserve"> </w:t>
      </w:r>
      <w:r w:rsidRPr="00E53231">
        <w:rPr>
          <w:rStyle w:val="bash0"/>
        </w:rPr>
        <w:t>/</w:t>
      </w:r>
      <w:r w:rsidRPr="00E53231">
        <w:rPr>
          <w:rStyle w:val="bash0"/>
          <w:lang w:val="en-US"/>
        </w:rPr>
        <w:t>home</w:t>
      </w:r>
      <w:r w:rsidRPr="00E53231">
        <w:rPr>
          <w:rStyle w:val="bash0"/>
        </w:rPr>
        <w:t>/</w:t>
      </w:r>
      <w:r w:rsidRPr="00E53231">
        <w:rPr>
          <w:rStyle w:val="bash0"/>
          <w:lang w:val="en-US"/>
        </w:rPr>
        <w:t>uc</w:t>
      </w:r>
      <w:r w:rsidRPr="00E53231">
        <w:rPr>
          <w:rStyle w:val="bash0"/>
        </w:rPr>
        <w:t>/</w:t>
      </w:r>
      <w:r w:rsidRPr="00E53231">
        <w:rPr>
          <w:rStyle w:val="bash0"/>
          <w:lang w:val="en-US"/>
        </w:rPr>
        <w:t>ff</w:t>
      </w:r>
      <w:r w:rsidRPr="00E53231">
        <w:rPr>
          <w:rStyle w:val="bash0"/>
        </w:rPr>
        <w:t>/</w:t>
      </w:r>
      <w:r w:rsidRPr="0097190B">
        <w:t xml:space="preserve"> </w:t>
      </w:r>
      <w:r w:rsidR="0097190B" w:rsidRPr="0097190B">
        <w:t xml:space="preserve">- </w:t>
      </w:r>
      <w:r w:rsidR="0097190B">
        <w:t>эт</w:t>
      </w:r>
      <w:r w:rsidR="00181CE2">
        <w:t>а</w:t>
      </w:r>
      <w:r w:rsidR="0097190B">
        <w:t xml:space="preserve"> </w:t>
      </w:r>
      <w:r w:rsidR="00181CE2">
        <w:t>папка,</w:t>
      </w:r>
      <w:r w:rsidR="0097190B">
        <w:t xml:space="preserve"> где будет применят</w:t>
      </w:r>
      <w:r w:rsidR="00B35C23">
        <w:t>ь</w:t>
      </w:r>
      <w:r w:rsidR="0097190B">
        <w:t xml:space="preserve">ся </w:t>
      </w:r>
      <w:r w:rsidR="00E53231">
        <w:t>скрипт</w:t>
      </w:r>
      <w:r w:rsidR="00181CE2">
        <w:t>.</w:t>
      </w:r>
    </w:p>
    <w:bookmarkEnd w:id="3"/>
    <w:p w14:paraId="0D1AE697" w14:textId="77777777" w:rsidR="00663FBC" w:rsidRPr="0097190B" w:rsidRDefault="00663FBC" w:rsidP="005C46EF"/>
    <w:p w14:paraId="2B9C5261" w14:textId="5057E306" w:rsidR="00CB67C2" w:rsidRPr="00134A9D" w:rsidRDefault="007F1170" w:rsidP="002014BE">
      <w:pPr>
        <w:pStyle w:val="Title"/>
      </w:pPr>
      <w:r w:rsidRPr="00134A9D">
        <w:t>/</w:t>
      </w:r>
      <w:r w:rsidR="00872C73">
        <w:t>h</w:t>
      </w:r>
      <w:r>
        <w:t>ome</w:t>
      </w:r>
      <w:r w:rsidRPr="00134A9D">
        <w:t>/</w:t>
      </w:r>
      <w:r>
        <w:t>uc</w:t>
      </w:r>
      <w:r w:rsidRPr="00134A9D">
        <w:t>/</w:t>
      </w:r>
      <w:bookmarkStart w:id="5" w:name="_Hlk155181811"/>
      <w:r w:rsidR="002014BE" w:rsidRPr="002014BE">
        <w:t>hw</w:t>
      </w:r>
      <w:r w:rsidR="002014BE" w:rsidRPr="00134A9D">
        <w:t>_</w:t>
      </w:r>
      <w:r w:rsidR="002014BE" w:rsidRPr="002014BE">
        <w:t>task</w:t>
      </w:r>
      <w:r w:rsidR="002014BE" w:rsidRPr="00134A9D">
        <w:t>_1.</w:t>
      </w:r>
      <w:r w:rsidR="002014BE" w:rsidRPr="002014BE">
        <w:t>sh</w:t>
      </w:r>
      <w:bookmarkEnd w:id="5"/>
    </w:p>
    <w:p w14:paraId="76DBA959" w14:textId="77777777" w:rsidR="008C2E3E" w:rsidRPr="00134A9D" w:rsidRDefault="008C2E3E" w:rsidP="00767F36">
      <w:pPr>
        <w:pStyle w:val="TXT1"/>
      </w:pPr>
      <w:proofErr w:type="gramStart"/>
      <w:r w:rsidRPr="00134A9D">
        <w:t>#!/</w:t>
      </w:r>
      <w:proofErr w:type="gramEnd"/>
      <w:r w:rsidRPr="008C2E3E">
        <w:t>bin</w:t>
      </w:r>
      <w:r w:rsidRPr="00134A9D">
        <w:t>/</w:t>
      </w:r>
      <w:r w:rsidRPr="008C2E3E">
        <w:t>bash</w:t>
      </w:r>
    </w:p>
    <w:p w14:paraId="63FCC413" w14:textId="77777777" w:rsidR="008C2E3E" w:rsidRPr="00134A9D" w:rsidRDefault="008C2E3E" w:rsidP="00767F36">
      <w:pPr>
        <w:pStyle w:val="TXT1"/>
      </w:pPr>
    </w:p>
    <w:p w14:paraId="72FAF9C5" w14:textId="77777777" w:rsidR="008C2E3E" w:rsidRPr="00BC638C" w:rsidRDefault="008C2E3E" w:rsidP="00767F36">
      <w:pPr>
        <w:pStyle w:val="TXT1"/>
        <w:rPr>
          <w:lang w:val="ru-RU"/>
        </w:rPr>
      </w:pPr>
      <w:r w:rsidRPr="00BC638C">
        <w:rPr>
          <w:lang w:val="ru-RU"/>
        </w:rPr>
        <w:t># Написать скрипт очистки директорий. На вход принимает путь к директории.</w:t>
      </w:r>
    </w:p>
    <w:p w14:paraId="214CF7D9" w14:textId="77777777" w:rsidR="008C2E3E" w:rsidRPr="00BC638C" w:rsidRDefault="008C2E3E" w:rsidP="00767F36">
      <w:pPr>
        <w:pStyle w:val="TXT1"/>
        <w:rPr>
          <w:lang w:val="ru-RU"/>
        </w:rPr>
      </w:pPr>
      <w:r w:rsidRPr="00BC638C">
        <w:rPr>
          <w:lang w:val="ru-RU"/>
        </w:rPr>
        <w:t># Если директория существует, то удаляет в ней все файлы с расширениями</w:t>
      </w:r>
    </w:p>
    <w:p w14:paraId="20CD0E49" w14:textId="77777777" w:rsidR="008C2E3E" w:rsidRPr="00BC638C" w:rsidRDefault="008C2E3E" w:rsidP="00767F36">
      <w:pPr>
        <w:pStyle w:val="TXT1"/>
        <w:rPr>
          <w:lang w:val="ru-RU"/>
        </w:rPr>
      </w:pPr>
      <w:r w:rsidRPr="00BC638C">
        <w:rPr>
          <w:lang w:val="ru-RU"/>
        </w:rPr>
        <w:t># .</w:t>
      </w:r>
      <w:proofErr w:type="spellStart"/>
      <w:r w:rsidRPr="008C2E3E">
        <w:t>bak</w:t>
      </w:r>
      <w:proofErr w:type="spellEnd"/>
      <w:r w:rsidRPr="00BC638C">
        <w:rPr>
          <w:lang w:val="ru-RU"/>
        </w:rPr>
        <w:t>, .</w:t>
      </w:r>
      <w:proofErr w:type="spellStart"/>
      <w:r w:rsidRPr="008C2E3E">
        <w:t>tmp</w:t>
      </w:r>
      <w:proofErr w:type="spellEnd"/>
      <w:proofErr w:type="gramStart"/>
      <w:r w:rsidRPr="00BC638C">
        <w:rPr>
          <w:lang w:val="ru-RU"/>
        </w:rPr>
        <w:t>, .</w:t>
      </w:r>
      <w:r w:rsidRPr="008C2E3E">
        <w:t>backup</w:t>
      </w:r>
      <w:proofErr w:type="gramEnd"/>
      <w:r w:rsidRPr="00BC638C">
        <w:rPr>
          <w:lang w:val="ru-RU"/>
        </w:rPr>
        <w:t>. Если директории нет, то выводит ошибку</w:t>
      </w:r>
    </w:p>
    <w:p w14:paraId="75A9C0D0" w14:textId="77777777" w:rsidR="008C2E3E" w:rsidRPr="00BC638C" w:rsidRDefault="008C2E3E" w:rsidP="00767F36">
      <w:pPr>
        <w:pStyle w:val="TXT1"/>
        <w:rPr>
          <w:lang w:val="ru-RU"/>
        </w:rPr>
      </w:pPr>
    </w:p>
    <w:p w14:paraId="0C56D18B" w14:textId="77777777" w:rsidR="008C2E3E" w:rsidRPr="008C2E3E" w:rsidRDefault="008C2E3E" w:rsidP="00767F36">
      <w:pPr>
        <w:pStyle w:val="TXT1"/>
      </w:pPr>
      <w:r w:rsidRPr="008C2E3E">
        <w:t>directory=$1</w:t>
      </w:r>
    </w:p>
    <w:p w14:paraId="79B17D36" w14:textId="77777777" w:rsidR="008C2E3E" w:rsidRPr="008C2E3E" w:rsidRDefault="008C2E3E" w:rsidP="00767F36">
      <w:pPr>
        <w:pStyle w:val="TXT1"/>
      </w:pPr>
    </w:p>
    <w:p w14:paraId="291D77E8" w14:textId="77777777" w:rsidR="008C2E3E" w:rsidRPr="008C2E3E" w:rsidRDefault="008C2E3E" w:rsidP="00767F36">
      <w:pPr>
        <w:pStyle w:val="TXT1"/>
      </w:pPr>
      <w:r w:rsidRPr="008C2E3E">
        <w:t>if [ -d $</w:t>
      </w:r>
      <w:proofErr w:type="gramStart"/>
      <w:r w:rsidRPr="008C2E3E">
        <w:t>directory ]</w:t>
      </w:r>
      <w:proofErr w:type="gramEnd"/>
    </w:p>
    <w:p w14:paraId="6A8DB959" w14:textId="77777777" w:rsidR="008C2E3E" w:rsidRPr="008C2E3E" w:rsidRDefault="008C2E3E" w:rsidP="00767F36">
      <w:pPr>
        <w:pStyle w:val="TXT1"/>
      </w:pPr>
      <w:r w:rsidRPr="008C2E3E">
        <w:t xml:space="preserve">        then</w:t>
      </w:r>
    </w:p>
    <w:p w14:paraId="5A0C82C4" w14:textId="77777777" w:rsidR="008C2E3E" w:rsidRPr="008C2E3E" w:rsidRDefault="008C2E3E" w:rsidP="00767F36">
      <w:pPr>
        <w:pStyle w:val="TXT1"/>
      </w:pPr>
      <w:r w:rsidRPr="008C2E3E">
        <w:t xml:space="preserve">                rm -f $directory/*.</w:t>
      </w:r>
      <w:proofErr w:type="spellStart"/>
      <w:r w:rsidRPr="008C2E3E">
        <w:t>bak</w:t>
      </w:r>
      <w:proofErr w:type="spellEnd"/>
    </w:p>
    <w:p w14:paraId="2D018793" w14:textId="77777777" w:rsidR="008C2E3E" w:rsidRPr="008C2E3E" w:rsidRDefault="008C2E3E" w:rsidP="00767F36">
      <w:pPr>
        <w:pStyle w:val="TXT1"/>
      </w:pPr>
      <w:r w:rsidRPr="008C2E3E">
        <w:t xml:space="preserve">                rm -f $directory/*.</w:t>
      </w:r>
      <w:proofErr w:type="spellStart"/>
      <w:r w:rsidRPr="008C2E3E">
        <w:t>tmp</w:t>
      </w:r>
      <w:proofErr w:type="spellEnd"/>
    </w:p>
    <w:p w14:paraId="2EBADB3C" w14:textId="77777777" w:rsidR="008C2E3E" w:rsidRPr="008C2E3E" w:rsidRDefault="008C2E3E" w:rsidP="00767F36">
      <w:pPr>
        <w:pStyle w:val="TXT1"/>
      </w:pPr>
      <w:r w:rsidRPr="008C2E3E">
        <w:t xml:space="preserve">                rm -f $directory/*.backup</w:t>
      </w:r>
    </w:p>
    <w:p w14:paraId="5179558D" w14:textId="77777777" w:rsidR="008C2E3E" w:rsidRPr="008C2E3E" w:rsidRDefault="008C2E3E" w:rsidP="00767F36">
      <w:pPr>
        <w:pStyle w:val="TXT1"/>
      </w:pPr>
      <w:r w:rsidRPr="008C2E3E">
        <w:t xml:space="preserve">                echo "</w:t>
      </w:r>
      <w:proofErr w:type="gramStart"/>
      <w:r w:rsidRPr="008C2E3E">
        <w:t>Succes"</w:t>
      </w:r>
      <w:proofErr w:type="gramEnd"/>
    </w:p>
    <w:p w14:paraId="36D3EA60" w14:textId="77777777" w:rsidR="008C2E3E" w:rsidRPr="008C2E3E" w:rsidRDefault="008C2E3E" w:rsidP="00767F36">
      <w:pPr>
        <w:pStyle w:val="TXT1"/>
      </w:pPr>
      <w:r w:rsidRPr="008C2E3E">
        <w:t xml:space="preserve">                exit </w:t>
      </w:r>
      <w:proofErr w:type="gramStart"/>
      <w:r w:rsidRPr="008C2E3E">
        <w:t>0</w:t>
      </w:r>
      <w:proofErr w:type="gramEnd"/>
    </w:p>
    <w:p w14:paraId="7AD32AC8" w14:textId="77777777" w:rsidR="008C2E3E" w:rsidRPr="008C2E3E" w:rsidRDefault="008C2E3E" w:rsidP="00767F36">
      <w:pPr>
        <w:pStyle w:val="TXT1"/>
      </w:pPr>
      <w:r w:rsidRPr="008C2E3E">
        <w:t xml:space="preserve">        else</w:t>
      </w:r>
    </w:p>
    <w:p w14:paraId="121D268E" w14:textId="77777777" w:rsidR="008C2E3E" w:rsidRPr="008C2E3E" w:rsidRDefault="008C2E3E" w:rsidP="00767F36">
      <w:pPr>
        <w:pStyle w:val="TXT1"/>
      </w:pPr>
      <w:r w:rsidRPr="008C2E3E">
        <w:t xml:space="preserve">                echo "</w:t>
      </w:r>
      <w:proofErr w:type="gramStart"/>
      <w:r w:rsidRPr="008C2E3E">
        <w:t>Fail"</w:t>
      </w:r>
      <w:proofErr w:type="gramEnd"/>
    </w:p>
    <w:p w14:paraId="035CDEA5" w14:textId="77777777" w:rsidR="008C2E3E" w:rsidRPr="008C2E3E" w:rsidRDefault="008C2E3E" w:rsidP="00767F36">
      <w:pPr>
        <w:pStyle w:val="TXT1"/>
      </w:pPr>
      <w:r w:rsidRPr="008C2E3E">
        <w:t xml:space="preserve">                exit </w:t>
      </w:r>
      <w:proofErr w:type="gramStart"/>
      <w:r w:rsidRPr="008C2E3E">
        <w:t>0</w:t>
      </w:r>
      <w:proofErr w:type="gramEnd"/>
    </w:p>
    <w:p w14:paraId="6008FF26" w14:textId="1CD6173E" w:rsidR="00CB67C2" w:rsidRDefault="008C2E3E" w:rsidP="00767F36">
      <w:pPr>
        <w:pStyle w:val="TXT1"/>
      </w:pPr>
      <w:r w:rsidRPr="008C2E3E">
        <w:lastRenderedPageBreak/>
        <w:t>fi</w:t>
      </w:r>
    </w:p>
    <w:p w14:paraId="73842DF3" w14:textId="6D809191" w:rsidR="0021272D" w:rsidRDefault="0021272D">
      <w:pPr>
        <w:spacing w:after="160" w:line="259" w:lineRule="auto"/>
        <w:ind w:firstLine="0"/>
        <w:jc w:val="left"/>
        <w:rPr>
          <w:rFonts w:asciiTheme="majorHAnsi" w:eastAsiaTheme="majorEastAsia" w:hAnsiTheme="majorHAnsi" w:cstheme="majorBidi"/>
          <w:color w:val="auto"/>
          <w:sz w:val="32"/>
          <w:szCs w:val="32"/>
        </w:rPr>
      </w:pPr>
      <w:r>
        <w:br w:type="page"/>
      </w:r>
    </w:p>
    <w:p w14:paraId="2A4A15DB" w14:textId="1697C211" w:rsidR="00D80F6F" w:rsidRPr="00D80F6F" w:rsidRDefault="00745EBD" w:rsidP="00745EBD">
      <w:pPr>
        <w:pStyle w:val="10"/>
        <w:ind w:left="0" w:firstLine="567"/>
      </w:pPr>
      <w:bookmarkStart w:id="6" w:name="_Toc171612625"/>
      <w:proofErr w:type="spellStart"/>
      <w:r>
        <w:t>оооооррррррррррррррррррррррррррррррррррррррррррррр</w:t>
      </w:r>
      <w:bookmarkEnd w:id="6"/>
      <w:proofErr w:type="spellEnd"/>
    </w:p>
    <w:p w14:paraId="3D4C72B1" w14:textId="26F7AB4B" w:rsidR="000A6878" w:rsidRDefault="000A6878" w:rsidP="000A6878">
      <w:r>
        <w:t xml:space="preserve">Создадим скрипт </w:t>
      </w:r>
      <w:r w:rsidR="0021272D" w:rsidRPr="0021272D">
        <w:rPr>
          <w:rStyle w:val="bash0"/>
        </w:rPr>
        <w:t>ownersort.sh</w:t>
      </w:r>
      <w:r w:rsidRPr="00584770">
        <w:t>,</w:t>
      </w:r>
      <w:r>
        <w:t xml:space="preserve"> запускать его можно из директории, где он находится так:</w:t>
      </w:r>
    </w:p>
    <w:p w14:paraId="38D8D0BC" w14:textId="42121D36" w:rsidR="000A6878" w:rsidRPr="00831843" w:rsidRDefault="000A6878" w:rsidP="000A6878">
      <w:pPr>
        <w:pStyle w:val="afb"/>
        <w:rPr>
          <w:lang w:val="en-US"/>
        </w:rPr>
      </w:pPr>
      <w:r w:rsidRPr="000A6878">
        <w:t xml:space="preserve"> </w:t>
      </w:r>
      <w:r w:rsidRPr="00831843">
        <w:rPr>
          <w:lang w:val="en-US"/>
        </w:rPr>
        <w:t>./</w:t>
      </w:r>
      <w:r w:rsidR="00820120" w:rsidRPr="00820120">
        <w:rPr>
          <w:lang w:val="en-US"/>
        </w:rPr>
        <w:t>ownersort.sh</w:t>
      </w:r>
      <w:r w:rsidRPr="00831843">
        <w:rPr>
          <w:lang w:val="en-US"/>
        </w:rPr>
        <w:t xml:space="preserve"> /home/uc/ff/</w:t>
      </w:r>
    </w:p>
    <w:p w14:paraId="70CC8D5E" w14:textId="77777777" w:rsidR="000A6878" w:rsidRDefault="000A6878" w:rsidP="000A6878">
      <w:pPr>
        <w:rPr>
          <w:color w:val="auto"/>
        </w:rPr>
      </w:pPr>
      <w:r>
        <w:rPr>
          <w:color w:val="auto"/>
        </w:rPr>
        <w:t>Или указывать полный путь к скрипту.</w:t>
      </w:r>
    </w:p>
    <w:p w14:paraId="72583D84" w14:textId="1D81314D" w:rsidR="000A6878" w:rsidRDefault="000A6878" w:rsidP="000A6878">
      <w:pPr>
        <w:pStyle w:val="afb"/>
        <w:rPr>
          <w:lang w:val="en-US"/>
        </w:rPr>
      </w:pPr>
      <w:r w:rsidRPr="00566E79">
        <w:rPr>
          <w:lang w:val="en-US"/>
        </w:rPr>
        <w:t>/home/uc/</w:t>
      </w:r>
      <w:r w:rsidR="00820120" w:rsidRPr="00820120">
        <w:rPr>
          <w:lang w:val="en-US"/>
        </w:rPr>
        <w:t>ownersort.sh</w:t>
      </w:r>
      <w:r w:rsidRPr="00566E79">
        <w:rPr>
          <w:lang w:val="en-US"/>
        </w:rPr>
        <w:t xml:space="preserve"> /home/uc/ff/</w:t>
      </w:r>
    </w:p>
    <w:p w14:paraId="3E3CE039" w14:textId="77777777" w:rsidR="000A6878" w:rsidRPr="0097190B" w:rsidRDefault="000A6878" w:rsidP="000A6878">
      <w:r>
        <w:t>Где</w:t>
      </w:r>
      <w:r w:rsidRPr="0097190B">
        <w:t xml:space="preserve"> </w:t>
      </w:r>
      <w:r w:rsidRPr="00E53231">
        <w:rPr>
          <w:rStyle w:val="bash0"/>
        </w:rPr>
        <w:t>/</w:t>
      </w:r>
      <w:r w:rsidRPr="00E53231">
        <w:rPr>
          <w:rStyle w:val="bash0"/>
          <w:lang w:val="en-US"/>
        </w:rPr>
        <w:t>home</w:t>
      </w:r>
      <w:r w:rsidRPr="00E53231">
        <w:rPr>
          <w:rStyle w:val="bash0"/>
        </w:rPr>
        <w:t>/</w:t>
      </w:r>
      <w:r w:rsidRPr="00E53231">
        <w:rPr>
          <w:rStyle w:val="bash0"/>
          <w:lang w:val="en-US"/>
        </w:rPr>
        <w:t>uc</w:t>
      </w:r>
      <w:r w:rsidRPr="00E53231">
        <w:rPr>
          <w:rStyle w:val="bash0"/>
        </w:rPr>
        <w:t>/</w:t>
      </w:r>
      <w:r w:rsidRPr="00E53231">
        <w:rPr>
          <w:rStyle w:val="bash0"/>
          <w:lang w:val="en-US"/>
        </w:rPr>
        <w:t>ff</w:t>
      </w:r>
      <w:r w:rsidRPr="00E53231">
        <w:rPr>
          <w:rStyle w:val="bash0"/>
        </w:rPr>
        <w:t>/</w:t>
      </w:r>
      <w:r w:rsidRPr="0097190B">
        <w:t xml:space="preserve"> - </w:t>
      </w:r>
      <w:r>
        <w:t>эта папка, где будет применяться скрипт.</w:t>
      </w:r>
    </w:p>
    <w:p w14:paraId="7F35F1D5" w14:textId="77777777" w:rsidR="00CB67C2" w:rsidRDefault="00CB67C2">
      <w:pPr>
        <w:rPr>
          <w:color w:val="auto"/>
        </w:rPr>
      </w:pPr>
    </w:p>
    <w:p w14:paraId="31692709" w14:textId="63EF2A80" w:rsidR="009B539D" w:rsidRPr="00134A9D" w:rsidRDefault="007C51B5" w:rsidP="007C51B5">
      <w:pPr>
        <w:pStyle w:val="Title"/>
      </w:pPr>
      <w:r w:rsidRPr="00134A9D">
        <w:t>/</w:t>
      </w:r>
      <w:r w:rsidRPr="007C51B5">
        <w:t>home</w:t>
      </w:r>
      <w:r w:rsidRPr="00134A9D">
        <w:t>/</w:t>
      </w:r>
      <w:r w:rsidRPr="007C51B5">
        <w:t>uc</w:t>
      </w:r>
      <w:r w:rsidRPr="00134A9D">
        <w:t>/</w:t>
      </w:r>
      <w:bookmarkStart w:id="7" w:name="_Hlk155183005"/>
      <w:r w:rsidRPr="007C51B5">
        <w:t>ownersort</w:t>
      </w:r>
      <w:r w:rsidRPr="00134A9D">
        <w:t>.</w:t>
      </w:r>
      <w:r w:rsidRPr="007C51B5">
        <w:t>sh</w:t>
      </w:r>
      <w:bookmarkEnd w:id="7"/>
    </w:p>
    <w:p w14:paraId="6CD324E9" w14:textId="77777777" w:rsidR="004326F4" w:rsidRPr="00134A9D" w:rsidRDefault="004326F4" w:rsidP="004326F4">
      <w:pPr>
        <w:pStyle w:val="TXT1"/>
      </w:pPr>
      <w:proofErr w:type="gramStart"/>
      <w:r w:rsidRPr="00134A9D">
        <w:t>#!/</w:t>
      </w:r>
      <w:proofErr w:type="gramEnd"/>
      <w:r w:rsidRPr="002201CC">
        <w:t>bin</w:t>
      </w:r>
      <w:r w:rsidRPr="00134A9D">
        <w:t>/</w:t>
      </w:r>
      <w:r w:rsidRPr="002201CC">
        <w:t>bash</w:t>
      </w:r>
    </w:p>
    <w:p w14:paraId="7B3BFA20" w14:textId="77777777" w:rsidR="004326F4" w:rsidRPr="00134A9D" w:rsidRDefault="004326F4" w:rsidP="004326F4">
      <w:pPr>
        <w:pStyle w:val="TXT1"/>
      </w:pPr>
    </w:p>
    <w:p w14:paraId="46F784A7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t xml:space="preserve"># * Создать скрипт </w:t>
      </w:r>
      <w:proofErr w:type="spellStart"/>
      <w:r w:rsidRPr="002201CC">
        <w:t>ownersort</w:t>
      </w:r>
      <w:proofErr w:type="spellEnd"/>
      <w:r w:rsidRPr="002201CC">
        <w:rPr>
          <w:lang w:val="ru-RU"/>
        </w:rPr>
        <w:t>.</w:t>
      </w:r>
      <w:proofErr w:type="spellStart"/>
      <w:r w:rsidRPr="002201CC">
        <w:t>sh</w:t>
      </w:r>
      <w:proofErr w:type="spellEnd"/>
      <w:r w:rsidRPr="002201CC">
        <w:rPr>
          <w:lang w:val="ru-RU"/>
        </w:rPr>
        <w:t>, который в заданной папке копирует файлы</w:t>
      </w:r>
    </w:p>
    <w:p w14:paraId="20A8CB38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t># в директории, названные по имени владельца каждого файла.</w:t>
      </w:r>
    </w:p>
    <w:p w14:paraId="0688E0F0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t># Учтите, что файл должен принадлежать соответствующему владельцу</w:t>
      </w:r>
    </w:p>
    <w:p w14:paraId="4C2A1680" w14:textId="77777777" w:rsidR="004326F4" w:rsidRPr="002201CC" w:rsidRDefault="004326F4" w:rsidP="004326F4">
      <w:pPr>
        <w:pStyle w:val="TXT1"/>
        <w:rPr>
          <w:lang w:val="ru-RU"/>
        </w:rPr>
      </w:pPr>
    </w:p>
    <w:p w14:paraId="05AE1900" w14:textId="77777777" w:rsidR="004326F4" w:rsidRPr="002201CC" w:rsidRDefault="004326F4" w:rsidP="004326F4">
      <w:pPr>
        <w:pStyle w:val="TXT1"/>
        <w:rPr>
          <w:lang w:val="ru-RU"/>
        </w:rPr>
      </w:pPr>
    </w:p>
    <w:p w14:paraId="0301C914" w14:textId="77777777" w:rsidR="004326F4" w:rsidRPr="002201CC" w:rsidRDefault="004326F4" w:rsidP="004326F4">
      <w:pPr>
        <w:pStyle w:val="TXT1"/>
        <w:rPr>
          <w:lang w:val="ru-RU"/>
        </w:rPr>
      </w:pPr>
    </w:p>
    <w:p w14:paraId="768BC0F4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t># Дополнительный параметр скрипта (директория)</w:t>
      </w:r>
    </w:p>
    <w:p w14:paraId="6A7655CA" w14:textId="77777777" w:rsidR="004326F4" w:rsidRPr="002201CC" w:rsidRDefault="004326F4" w:rsidP="004326F4">
      <w:pPr>
        <w:pStyle w:val="TXT1"/>
        <w:rPr>
          <w:lang w:val="ru-RU"/>
        </w:rPr>
      </w:pPr>
      <w:proofErr w:type="spellStart"/>
      <w:r w:rsidRPr="002201CC">
        <w:t>dir</w:t>
      </w:r>
      <w:proofErr w:type="spellEnd"/>
      <w:r w:rsidRPr="002201CC">
        <w:rPr>
          <w:lang w:val="ru-RU"/>
        </w:rPr>
        <w:t>=$1</w:t>
      </w:r>
    </w:p>
    <w:p w14:paraId="58C60E9B" w14:textId="77777777" w:rsidR="004326F4" w:rsidRPr="002201CC" w:rsidRDefault="004326F4" w:rsidP="004326F4">
      <w:pPr>
        <w:pStyle w:val="TXT1"/>
        <w:rPr>
          <w:lang w:val="ru-RU"/>
        </w:rPr>
      </w:pPr>
    </w:p>
    <w:p w14:paraId="412B438C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t># Проверка правильности пути</w:t>
      </w:r>
    </w:p>
    <w:p w14:paraId="33CB39A3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t>if</w:t>
      </w:r>
      <w:r w:rsidRPr="002201CC">
        <w:rPr>
          <w:lang w:val="ru-RU"/>
        </w:rPr>
        <w:t xml:space="preserve"> </w:t>
      </w:r>
      <w:proofErr w:type="gramStart"/>
      <w:r w:rsidRPr="002201CC">
        <w:rPr>
          <w:lang w:val="ru-RU"/>
        </w:rPr>
        <w:t>[ !</w:t>
      </w:r>
      <w:proofErr w:type="gramEnd"/>
      <w:r w:rsidRPr="002201CC">
        <w:rPr>
          <w:lang w:val="ru-RU"/>
        </w:rPr>
        <w:t xml:space="preserve"> -</w:t>
      </w:r>
      <w:r w:rsidRPr="002201CC">
        <w:t>d</w:t>
      </w:r>
      <w:r w:rsidRPr="002201CC">
        <w:rPr>
          <w:lang w:val="ru-RU"/>
        </w:rPr>
        <w:t xml:space="preserve"> $</w:t>
      </w:r>
      <w:proofErr w:type="spellStart"/>
      <w:r w:rsidRPr="002201CC">
        <w:t>dir</w:t>
      </w:r>
      <w:proofErr w:type="spellEnd"/>
      <w:r w:rsidRPr="002201CC">
        <w:rPr>
          <w:lang w:val="ru-RU"/>
        </w:rPr>
        <w:t xml:space="preserve"> ]</w:t>
      </w:r>
    </w:p>
    <w:p w14:paraId="166EEBA6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t xml:space="preserve">        </w:t>
      </w:r>
      <w:r w:rsidRPr="002201CC">
        <w:t>then</w:t>
      </w:r>
    </w:p>
    <w:p w14:paraId="3852F315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t xml:space="preserve">                </w:t>
      </w:r>
      <w:r w:rsidRPr="002201CC">
        <w:t>echo</w:t>
      </w:r>
      <w:r w:rsidRPr="002201CC">
        <w:rPr>
          <w:lang w:val="ru-RU"/>
        </w:rPr>
        <w:t xml:space="preserve"> "Такой папки </w:t>
      </w:r>
      <w:proofErr w:type="gramStart"/>
      <w:r w:rsidRPr="002201CC">
        <w:rPr>
          <w:lang w:val="ru-RU"/>
        </w:rPr>
        <w:t>нет"</w:t>
      </w:r>
      <w:proofErr w:type="gramEnd"/>
    </w:p>
    <w:p w14:paraId="614433CF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t xml:space="preserve">                </w:t>
      </w:r>
      <w:r w:rsidRPr="002201CC">
        <w:t>exit</w:t>
      </w:r>
      <w:r w:rsidRPr="002201CC">
        <w:rPr>
          <w:lang w:val="ru-RU"/>
        </w:rPr>
        <w:t xml:space="preserve"> </w:t>
      </w:r>
      <w:proofErr w:type="gramStart"/>
      <w:r w:rsidRPr="002201CC">
        <w:rPr>
          <w:lang w:val="ru-RU"/>
        </w:rPr>
        <w:t>1</w:t>
      </w:r>
      <w:proofErr w:type="gramEnd"/>
    </w:p>
    <w:p w14:paraId="10847B79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t>fi</w:t>
      </w:r>
    </w:p>
    <w:p w14:paraId="45817A51" w14:textId="77777777" w:rsidR="004326F4" w:rsidRPr="002201CC" w:rsidRDefault="004326F4" w:rsidP="004326F4">
      <w:pPr>
        <w:pStyle w:val="TXT1"/>
        <w:rPr>
          <w:lang w:val="ru-RU"/>
        </w:rPr>
      </w:pPr>
    </w:p>
    <w:p w14:paraId="133E5975" w14:textId="77777777" w:rsidR="004326F4" w:rsidRPr="002201CC" w:rsidRDefault="004326F4" w:rsidP="004326F4">
      <w:pPr>
        <w:pStyle w:val="TXT1"/>
        <w:rPr>
          <w:lang w:val="ru-RU"/>
        </w:rPr>
      </w:pPr>
    </w:p>
    <w:p w14:paraId="59FAA3C9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lastRenderedPageBreak/>
        <w:t># Содержание выбранной папки</w:t>
      </w:r>
    </w:p>
    <w:p w14:paraId="7F6A3E64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t>folder</w:t>
      </w:r>
      <w:r w:rsidRPr="002201CC">
        <w:rPr>
          <w:lang w:val="ru-RU"/>
        </w:rPr>
        <w:t>_</w:t>
      </w:r>
      <w:r w:rsidRPr="002201CC">
        <w:t>list</w:t>
      </w:r>
      <w:r w:rsidRPr="002201CC">
        <w:rPr>
          <w:lang w:val="ru-RU"/>
        </w:rPr>
        <w:t>=$(</w:t>
      </w:r>
      <w:r w:rsidRPr="002201CC">
        <w:t>ls</w:t>
      </w:r>
      <w:r w:rsidRPr="002201CC">
        <w:rPr>
          <w:lang w:val="ru-RU"/>
        </w:rPr>
        <w:t xml:space="preserve"> -</w:t>
      </w:r>
      <w:r w:rsidRPr="002201CC">
        <w:t>A</w:t>
      </w:r>
      <w:r w:rsidRPr="002201CC">
        <w:rPr>
          <w:lang w:val="ru-RU"/>
        </w:rPr>
        <w:t xml:space="preserve"> $</w:t>
      </w:r>
      <w:proofErr w:type="spellStart"/>
      <w:r w:rsidRPr="002201CC">
        <w:t>dir</w:t>
      </w:r>
      <w:proofErr w:type="spellEnd"/>
      <w:r w:rsidRPr="002201CC">
        <w:rPr>
          <w:lang w:val="ru-RU"/>
        </w:rPr>
        <w:t>)</w:t>
      </w:r>
    </w:p>
    <w:p w14:paraId="29E88382" w14:textId="77777777" w:rsidR="004326F4" w:rsidRPr="002201CC" w:rsidRDefault="004326F4" w:rsidP="004326F4">
      <w:pPr>
        <w:pStyle w:val="TXT1"/>
        <w:rPr>
          <w:lang w:val="ru-RU"/>
        </w:rPr>
      </w:pPr>
    </w:p>
    <w:p w14:paraId="5809CB65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t>count</w:t>
      </w:r>
      <w:r w:rsidRPr="002201CC">
        <w:rPr>
          <w:lang w:val="ru-RU"/>
        </w:rPr>
        <w:t>_</w:t>
      </w:r>
      <w:r w:rsidRPr="002201CC">
        <w:t>file</w:t>
      </w:r>
      <w:r w:rsidRPr="002201CC">
        <w:rPr>
          <w:lang w:val="ru-RU"/>
        </w:rPr>
        <w:t>=0</w:t>
      </w:r>
    </w:p>
    <w:p w14:paraId="0ACCD23D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t>count</w:t>
      </w:r>
      <w:r w:rsidRPr="002201CC">
        <w:rPr>
          <w:lang w:val="ru-RU"/>
        </w:rPr>
        <w:t>_</w:t>
      </w:r>
      <w:r w:rsidRPr="002201CC">
        <w:t>folder</w:t>
      </w:r>
      <w:r w:rsidRPr="002201CC">
        <w:rPr>
          <w:lang w:val="ru-RU"/>
        </w:rPr>
        <w:t>=0</w:t>
      </w:r>
    </w:p>
    <w:p w14:paraId="6EAA1AE4" w14:textId="77777777" w:rsidR="004326F4" w:rsidRPr="002201CC" w:rsidRDefault="004326F4" w:rsidP="004326F4">
      <w:pPr>
        <w:pStyle w:val="TXT1"/>
        <w:rPr>
          <w:lang w:val="ru-RU"/>
        </w:rPr>
      </w:pPr>
    </w:p>
    <w:p w14:paraId="0ED68788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t># Проверим содержимое выбранной папки</w:t>
      </w:r>
    </w:p>
    <w:p w14:paraId="571A12B2" w14:textId="77777777" w:rsidR="004326F4" w:rsidRPr="002201CC" w:rsidRDefault="004326F4" w:rsidP="004326F4">
      <w:pPr>
        <w:pStyle w:val="TXT1"/>
      </w:pPr>
      <w:r w:rsidRPr="002201CC">
        <w:t>for item in $</w:t>
      </w:r>
      <w:proofErr w:type="spellStart"/>
      <w:r w:rsidRPr="002201CC">
        <w:t>folder_list</w:t>
      </w:r>
      <w:proofErr w:type="spellEnd"/>
    </w:p>
    <w:p w14:paraId="1E4C098A" w14:textId="77777777" w:rsidR="004326F4" w:rsidRPr="002201CC" w:rsidRDefault="004326F4" w:rsidP="004326F4">
      <w:pPr>
        <w:pStyle w:val="TXT1"/>
      </w:pPr>
      <w:r w:rsidRPr="002201CC">
        <w:t xml:space="preserve">        do</w:t>
      </w:r>
    </w:p>
    <w:p w14:paraId="6616A28F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t xml:space="preserve">                if</w:t>
      </w:r>
      <w:r w:rsidRPr="002201CC">
        <w:rPr>
          <w:lang w:val="ru-RU"/>
        </w:rPr>
        <w:t xml:space="preserve"> [ -</w:t>
      </w:r>
      <w:r w:rsidRPr="002201CC">
        <w:t>f</w:t>
      </w:r>
      <w:r w:rsidRPr="002201CC">
        <w:rPr>
          <w:lang w:val="ru-RU"/>
        </w:rPr>
        <w:t xml:space="preserve"> $</w:t>
      </w:r>
      <w:proofErr w:type="spellStart"/>
      <w:r w:rsidRPr="002201CC">
        <w:t>dir</w:t>
      </w:r>
      <w:proofErr w:type="spellEnd"/>
      <w:r w:rsidRPr="002201CC">
        <w:rPr>
          <w:lang w:val="ru-RU"/>
        </w:rPr>
        <w:t>/$</w:t>
      </w:r>
      <w:proofErr w:type="gramStart"/>
      <w:r w:rsidRPr="002201CC">
        <w:t>item</w:t>
      </w:r>
      <w:r w:rsidRPr="002201CC">
        <w:rPr>
          <w:lang w:val="ru-RU"/>
        </w:rPr>
        <w:t xml:space="preserve"> ]</w:t>
      </w:r>
      <w:proofErr w:type="gramEnd"/>
    </w:p>
    <w:p w14:paraId="0D674755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t xml:space="preserve">                        # Если это файл, то...</w:t>
      </w:r>
    </w:p>
    <w:p w14:paraId="4E283343" w14:textId="77777777" w:rsidR="004326F4" w:rsidRPr="002201CC" w:rsidRDefault="004326F4" w:rsidP="004326F4">
      <w:pPr>
        <w:pStyle w:val="TXT1"/>
      </w:pPr>
      <w:r w:rsidRPr="002201CC">
        <w:rPr>
          <w:lang w:val="ru-RU"/>
        </w:rPr>
        <w:t xml:space="preserve">                        </w:t>
      </w:r>
      <w:r w:rsidRPr="002201CC">
        <w:t>then</w:t>
      </w:r>
    </w:p>
    <w:p w14:paraId="774371B2" w14:textId="77777777" w:rsidR="004326F4" w:rsidRPr="002201CC" w:rsidRDefault="004326F4" w:rsidP="004326F4">
      <w:pPr>
        <w:pStyle w:val="TXT1"/>
      </w:pPr>
      <w:r w:rsidRPr="002201CC">
        <w:t xml:space="preserve">                                # </w:t>
      </w:r>
      <w:proofErr w:type="spellStart"/>
      <w:r w:rsidRPr="002201CC">
        <w:t>Сохраняем</w:t>
      </w:r>
      <w:proofErr w:type="spellEnd"/>
      <w:r w:rsidRPr="002201CC">
        <w:t xml:space="preserve"> </w:t>
      </w:r>
      <w:proofErr w:type="spellStart"/>
      <w:r w:rsidRPr="002201CC">
        <w:t>имя</w:t>
      </w:r>
      <w:proofErr w:type="spellEnd"/>
      <w:r w:rsidRPr="002201CC">
        <w:t xml:space="preserve"> </w:t>
      </w:r>
      <w:proofErr w:type="spellStart"/>
      <w:r w:rsidRPr="002201CC">
        <w:t>владельца</w:t>
      </w:r>
      <w:proofErr w:type="spellEnd"/>
    </w:p>
    <w:p w14:paraId="716DAA21" w14:textId="77777777" w:rsidR="004326F4" w:rsidRPr="002201CC" w:rsidRDefault="004326F4" w:rsidP="004326F4">
      <w:pPr>
        <w:pStyle w:val="TXT1"/>
      </w:pPr>
      <w:r w:rsidRPr="002201CC">
        <w:t xml:space="preserve">                                </w:t>
      </w:r>
      <w:proofErr w:type="spellStart"/>
      <w:r w:rsidRPr="002201CC">
        <w:t>user_name</w:t>
      </w:r>
      <w:proofErr w:type="spellEnd"/>
      <w:r w:rsidRPr="002201CC">
        <w:t>=$(stat -</w:t>
      </w:r>
      <w:proofErr w:type="spellStart"/>
      <w:r w:rsidRPr="002201CC">
        <w:t>c%U</w:t>
      </w:r>
      <w:proofErr w:type="spellEnd"/>
      <w:r w:rsidRPr="002201CC">
        <w:t xml:space="preserve"> $</w:t>
      </w:r>
      <w:proofErr w:type="spellStart"/>
      <w:r w:rsidRPr="002201CC">
        <w:t>dir</w:t>
      </w:r>
      <w:proofErr w:type="spellEnd"/>
      <w:r w:rsidRPr="002201CC">
        <w:t>/$item)</w:t>
      </w:r>
    </w:p>
    <w:p w14:paraId="1724A68E" w14:textId="77777777" w:rsidR="004326F4" w:rsidRPr="002201CC" w:rsidRDefault="004326F4" w:rsidP="004326F4">
      <w:pPr>
        <w:pStyle w:val="TXT1"/>
      </w:pPr>
      <w:r w:rsidRPr="002201CC">
        <w:t xml:space="preserve">                                if [ -d $</w:t>
      </w:r>
      <w:proofErr w:type="spellStart"/>
      <w:r w:rsidRPr="002201CC">
        <w:t>dir</w:t>
      </w:r>
      <w:proofErr w:type="spellEnd"/>
      <w:r w:rsidRPr="002201CC">
        <w:t>/$</w:t>
      </w:r>
      <w:proofErr w:type="spellStart"/>
      <w:r w:rsidRPr="002201CC">
        <w:t>user_</w:t>
      </w:r>
      <w:proofErr w:type="gramStart"/>
      <w:r w:rsidRPr="002201CC">
        <w:t>name</w:t>
      </w:r>
      <w:proofErr w:type="spellEnd"/>
      <w:r w:rsidRPr="002201CC">
        <w:t xml:space="preserve"> ]</w:t>
      </w:r>
      <w:proofErr w:type="gramEnd"/>
    </w:p>
    <w:p w14:paraId="74166515" w14:textId="3120580A" w:rsidR="004326F4" w:rsidRPr="002201CC" w:rsidRDefault="004326F4" w:rsidP="004326F4">
      <w:pPr>
        <w:pStyle w:val="TXT1"/>
        <w:rPr>
          <w:lang w:val="ru-RU"/>
        </w:rPr>
      </w:pPr>
      <w:r w:rsidRPr="001C2C04">
        <w:t xml:space="preserve">                                        </w:t>
      </w:r>
      <w:r w:rsidRPr="002201CC">
        <w:rPr>
          <w:lang w:val="ru-RU"/>
        </w:rPr>
        <w:t># Если каталог с именем со</w:t>
      </w:r>
      <w:r w:rsidR="00BC638C">
        <w:rPr>
          <w:lang w:val="ru-RU"/>
        </w:rPr>
        <w:t>з</w:t>
      </w:r>
      <w:r w:rsidRPr="002201CC">
        <w:rPr>
          <w:lang w:val="ru-RU"/>
        </w:rPr>
        <w:t>дателя файла есть, то...</w:t>
      </w:r>
    </w:p>
    <w:p w14:paraId="1A30CC1E" w14:textId="77777777" w:rsidR="004326F4" w:rsidRPr="002201CC" w:rsidRDefault="004326F4" w:rsidP="004326F4">
      <w:pPr>
        <w:pStyle w:val="TXT1"/>
      </w:pPr>
      <w:r w:rsidRPr="00071992">
        <w:rPr>
          <w:lang w:val="ru-RU"/>
        </w:rPr>
        <w:t xml:space="preserve">                                        </w:t>
      </w:r>
      <w:r w:rsidRPr="002201CC">
        <w:t>then</w:t>
      </w:r>
    </w:p>
    <w:p w14:paraId="5D136D8B" w14:textId="77777777" w:rsidR="004326F4" w:rsidRPr="002201CC" w:rsidRDefault="004326F4" w:rsidP="004326F4">
      <w:pPr>
        <w:pStyle w:val="TXT1"/>
      </w:pPr>
      <w:r w:rsidRPr="002201CC">
        <w:t xml:space="preserve">                                                # </w:t>
      </w:r>
      <w:proofErr w:type="spellStart"/>
      <w:r w:rsidRPr="002201CC">
        <w:t>Перемещаем</w:t>
      </w:r>
      <w:proofErr w:type="spellEnd"/>
      <w:r w:rsidRPr="002201CC">
        <w:t xml:space="preserve"> </w:t>
      </w:r>
      <w:proofErr w:type="spellStart"/>
      <w:r w:rsidRPr="002201CC">
        <w:t>файл</w:t>
      </w:r>
      <w:proofErr w:type="spellEnd"/>
      <w:r w:rsidRPr="002201CC">
        <w:t xml:space="preserve"> в </w:t>
      </w:r>
      <w:proofErr w:type="spellStart"/>
      <w:r w:rsidRPr="002201CC">
        <w:t>каталог</w:t>
      </w:r>
      <w:proofErr w:type="spellEnd"/>
    </w:p>
    <w:p w14:paraId="4D5E54BF" w14:textId="77777777" w:rsidR="004326F4" w:rsidRPr="002201CC" w:rsidRDefault="004326F4" w:rsidP="004326F4">
      <w:pPr>
        <w:pStyle w:val="TXT1"/>
      </w:pPr>
      <w:r w:rsidRPr="002201CC">
        <w:t xml:space="preserve">                                                mv $</w:t>
      </w:r>
      <w:proofErr w:type="spellStart"/>
      <w:r w:rsidRPr="002201CC">
        <w:t>dir</w:t>
      </w:r>
      <w:proofErr w:type="spellEnd"/>
      <w:r w:rsidRPr="002201CC">
        <w:t>/$item $</w:t>
      </w:r>
      <w:proofErr w:type="spellStart"/>
      <w:r w:rsidRPr="002201CC">
        <w:t>dir</w:t>
      </w:r>
      <w:proofErr w:type="spellEnd"/>
      <w:r w:rsidRPr="002201CC">
        <w:t>/$</w:t>
      </w:r>
      <w:proofErr w:type="spellStart"/>
      <w:r w:rsidRPr="002201CC">
        <w:t>user_name</w:t>
      </w:r>
      <w:proofErr w:type="spellEnd"/>
      <w:r w:rsidRPr="002201CC">
        <w:t>/$item</w:t>
      </w:r>
    </w:p>
    <w:p w14:paraId="36E608C4" w14:textId="77777777" w:rsidR="004326F4" w:rsidRPr="002201CC" w:rsidRDefault="004326F4" w:rsidP="004326F4">
      <w:pPr>
        <w:pStyle w:val="TXT1"/>
      </w:pPr>
      <w:r w:rsidRPr="002201CC">
        <w:t xml:space="preserve">                                                # </w:t>
      </w:r>
      <w:proofErr w:type="spellStart"/>
      <w:r w:rsidRPr="002201CC">
        <w:t>Подсчет</w:t>
      </w:r>
      <w:proofErr w:type="spellEnd"/>
      <w:r w:rsidRPr="002201CC">
        <w:t xml:space="preserve"> </w:t>
      </w:r>
      <w:proofErr w:type="spellStart"/>
      <w:r w:rsidRPr="002201CC">
        <w:t>перемещенных</w:t>
      </w:r>
      <w:proofErr w:type="spellEnd"/>
      <w:r w:rsidRPr="002201CC">
        <w:t xml:space="preserve"> </w:t>
      </w:r>
      <w:proofErr w:type="spellStart"/>
      <w:r w:rsidRPr="002201CC">
        <w:t>файлов</w:t>
      </w:r>
      <w:proofErr w:type="spellEnd"/>
    </w:p>
    <w:p w14:paraId="31EB17D4" w14:textId="77777777" w:rsidR="004326F4" w:rsidRPr="002201CC" w:rsidRDefault="004326F4" w:rsidP="004326F4">
      <w:pPr>
        <w:pStyle w:val="TXT1"/>
      </w:pPr>
      <w:r w:rsidRPr="002201CC">
        <w:t xml:space="preserve">                                                </w:t>
      </w:r>
      <w:proofErr w:type="spellStart"/>
      <w:r w:rsidRPr="002201CC">
        <w:t>count_file</w:t>
      </w:r>
      <w:proofErr w:type="spellEnd"/>
      <w:r w:rsidRPr="002201CC">
        <w:t>=$(($count_file+1))</w:t>
      </w:r>
    </w:p>
    <w:p w14:paraId="22FDE494" w14:textId="77777777" w:rsidR="004326F4" w:rsidRPr="002201CC" w:rsidRDefault="004326F4" w:rsidP="004326F4">
      <w:pPr>
        <w:pStyle w:val="TXT1"/>
      </w:pPr>
      <w:r w:rsidRPr="002201CC">
        <w:t xml:space="preserve">                                        else</w:t>
      </w:r>
    </w:p>
    <w:p w14:paraId="0136BCF7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t xml:space="preserve">                                                </w:t>
      </w:r>
      <w:r w:rsidRPr="002201CC">
        <w:rPr>
          <w:lang w:val="ru-RU"/>
        </w:rPr>
        <w:t># Создаем каталог и перемещаем туда файл</w:t>
      </w:r>
    </w:p>
    <w:p w14:paraId="2BFBEFE0" w14:textId="77777777" w:rsidR="004326F4" w:rsidRPr="002201CC" w:rsidRDefault="004326F4" w:rsidP="004326F4">
      <w:pPr>
        <w:pStyle w:val="TXT1"/>
      </w:pPr>
      <w:r w:rsidRPr="002201CC">
        <w:rPr>
          <w:lang w:val="ru-RU"/>
        </w:rPr>
        <w:t xml:space="preserve">                                                </w:t>
      </w:r>
      <w:proofErr w:type="spellStart"/>
      <w:r w:rsidRPr="002201CC">
        <w:t>mkdir</w:t>
      </w:r>
      <w:proofErr w:type="spellEnd"/>
      <w:r w:rsidRPr="002201CC">
        <w:t xml:space="preserve"> $</w:t>
      </w:r>
      <w:proofErr w:type="spellStart"/>
      <w:r w:rsidRPr="002201CC">
        <w:t>dir</w:t>
      </w:r>
      <w:proofErr w:type="spellEnd"/>
      <w:r w:rsidRPr="002201CC">
        <w:t>/$</w:t>
      </w:r>
      <w:proofErr w:type="spellStart"/>
      <w:r w:rsidRPr="002201CC">
        <w:t>user_name</w:t>
      </w:r>
      <w:proofErr w:type="spellEnd"/>
    </w:p>
    <w:p w14:paraId="7B2E3B4A" w14:textId="77777777" w:rsidR="004326F4" w:rsidRPr="002201CC" w:rsidRDefault="004326F4" w:rsidP="004326F4">
      <w:pPr>
        <w:pStyle w:val="TXT1"/>
      </w:pPr>
      <w:r w:rsidRPr="002201CC">
        <w:t xml:space="preserve">                                                mv $</w:t>
      </w:r>
      <w:proofErr w:type="spellStart"/>
      <w:r w:rsidRPr="002201CC">
        <w:t>dir</w:t>
      </w:r>
      <w:proofErr w:type="spellEnd"/>
      <w:r w:rsidRPr="002201CC">
        <w:t>/$item $</w:t>
      </w:r>
      <w:proofErr w:type="spellStart"/>
      <w:r w:rsidRPr="002201CC">
        <w:t>dir</w:t>
      </w:r>
      <w:proofErr w:type="spellEnd"/>
      <w:r w:rsidRPr="002201CC">
        <w:t>/$</w:t>
      </w:r>
      <w:proofErr w:type="spellStart"/>
      <w:r w:rsidRPr="002201CC">
        <w:t>user_name</w:t>
      </w:r>
      <w:proofErr w:type="spellEnd"/>
      <w:r w:rsidRPr="002201CC">
        <w:t>/$item</w:t>
      </w:r>
    </w:p>
    <w:p w14:paraId="37A58633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t xml:space="preserve">                                                </w:t>
      </w:r>
      <w:r w:rsidRPr="002201CC">
        <w:rPr>
          <w:lang w:val="ru-RU"/>
        </w:rPr>
        <w:t># Подсчет созданных папок и перемещенных файлов</w:t>
      </w:r>
    </w:p>
    <w:p w14:paraId="641A1B95" w14:textId="77777777" w:rsidR="004326F4" w:rsidRPr="002201CC" w:rsidRDefault="004326F4" w:rsidP="004326F4">
      <w:pPr>
        <w:pStyle w:val="TXT1"/>
      </w:pPr>
      <w:r w:rsidRPr="002201CC">
        <w:rPr>
          <w:lang w:val="ru-RU"/>
        </w:rPr>
        <w:t xml:space="preserve">                                                </w:t>
      </w:r>
      <w:proofErr w:type="spellStart"/>
      <w:r w:rsidRPr="002201CC">
        <w:t>count_folder</w:t>
      </w:r>
      <w:proofErr w:type="spellEnd"/>
      <w:r w:rsidRPr="002201CC">
        <w:t>=$(($count_folder+1))</w:t>
      </w:r>
    </w:p>
    <w:p w14:paraId="58A100CA" w14:textId="77777777" w:rsidR="004326F4" w:rsidRPr="002201CC" w:rsidRDefault="004326F4" w:rsidP="004326F4">
      <w:pPr>
        <w:pStyle w:val="TXT1"/>
      </w:pPr>
      <w:r w:rsidRPr="002201CC">
        <w:t xml:space="preserve">                                                </w:t>
      </w:r>
      <w:proofErr w:type="spellStart"/>
      <w:r w:rsidRPr="002201CC">
        <w:t>count_file</w:t>
      </w:r>
      <w:proofErr w:type="spellEnd"/>
      <w:r w:rsidRPr="002201CC">
        <w:t>=$(($count_file+1))</w:t>
      </w:r>
    </w:p>
    <w:p w14:paraId="33A8212C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t xml:space="preserve">                                fi</w:t>
      </w:r>
    </w:p>
    <w:p w14:paraId="540D5C04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lastRenderedPageBreak/>
        <w:t xml:space="preserve">                </w:t>
      </w:r>
      <w:r w:rsidRPr="002201CC">
        <w:t>fi</w:t>
      </w:r>
    </w:p>
    <w:p w14:paraId="1F8FE6CA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t>done</w:t>
      </w:r>
    </w:p>
    <w:p w14:paraId="6E9584FC" w14:textId="77777777" w:rsidR="004326F4" w:rsidRPr="002201CC" w:rsidRDefault="004326F4" w:rsidP="004326F4">
      <w:pPr>
        <w:pStyle w:val="TXT1"/>
        <w:rPr>
          <w:lang w:val="ru-RU"/>
        </w:rPr>
      </w:pPr>
    </w:p>
    <w:p w14:paraId="791B9AD3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rPr>
          <w:lang w:val="ru-RU"/>
        </w:rPr>
        <w:t># Информация о результатах выполнения скрипта</w:t>
      </w:r>
    </w:p>
    <w:p w14:paraId="330F846B" w14:textId="77777777" w:rsidR="004326F4" w:rsidRPr="002201CC" w:rsidRDefault="004326F4" w:rsidP="004326F4">
      <w:pPr>
        <w:pStyle w:val="TXT1"/>
        <w:rPr>
          <w:lang w:val="ru-RU"/>
        </w:rPr>
      </w:pPr>
      <w:r w:rsidRPr="002201CC">
        <w:t>echo</w:t>
      </w:r>
      <w:r w:rsidRPr="002201CC">
        <w:rPr>
          <w:lang w:val="ru-RU"/>
        </w:rPr>
        <w:t xml:space="preserve"> "Создано $</w:t>
      </w:r>
      <w:r w:rsidRPr="002201CC">
        <w:t>count</w:t>
      </w:r>
      <w:r w:rsidRPr="002201CC">
        <w:rPr>
          <w:lang w:val="ru-RU"/>
        </w:rPr>
        <w:t>_</w:t>
      </w:r>
      <w:r w:rsidRPr="002201CC">
        <w:t>folder</w:t>
      </w:r>
      <w:r w:rsidRPr="002201CC">
        <w:rPr>
          <w:lang w:val="ru-RU"/>
        </w:rPr>
        <w:t xml:space="preserve"> папок, перемещено $</w:t>
      </w:r>
      <w:r w:rsidRPr="002201CC">
        <w:t>count</w:t>
      </w:r>
      <w:r w:rsidRPr="002201CC">
        <w:rPr>
          <w:lang w:val="ru-RU"/>
        </w:rPr>
        <w:t>_</w:t>
      </w:r>
      <w:r w:rsidRPr="002201CC">
        <w:t>file</w:t>
      </w:r>
      <w:r w:rsidRPr="002201CC">
        <w:rPr>
          <w:lang w:val="ru-RU"/>
        </w:rPr>
        <w:t xml:space="preserve"> файлов в папке $</w:t>
      </w:r>
      <w:proofErr w:type="spellStart"/>
      <w:proofErr w:type="gramStart"/>
      <w:r w:rsidRPr="002201CC">
        <w:t>dir</w:t>
      </w:r>
      <w:proofErr w:type="spellEnd"/>
      <w:r w:rsidRPr="002201CC">
        <w:rPr>
          <w:lang w:val="ru-RU"/>
        </w:rPr>
        <w:t>"</w:t>
      </w:r>
      <w:proofErr w:type="gramEnd"/>
    </w:p>
    <w:p w14:paraId="7557C8C5" w14:textId="77777777" w:rsidR="004326F4" w:rsidRPr="00BC638C" w:rsidRDefault="004326F4" w:rsidP="004326F4">
      <w:pPr>
        <w:pStyle w:val="TXT1"/>
        <w:rPr>
          <w:color w:val="auto"/>
          <w:lang w:val="ru-RU"/>
        </w:rPr>
      </w:pPr>
      <w:r w:rsidRPr="002201CC">
        <w:t>exit</w:t>
      </w:r>
      <w:r w:rsidRPr="00BC638C">
        <w:rPr>
          <w:lang w:val="ru-RU"/>
        </w:rPr>
        <w:t xml:space="preserve"> </w:t>
      </w:r>
      <w:proofErr w:type="gramStart"/>
      <w:r w:rsidRPr="00BC638C">
        <w:rPr>
          <w:lang w:val="ru-RU"/>
        </w:rPr>
        <w:t>0</w:t>
      </w:r>
      <w:proofErr w:type="gramEnd"/>
    </w:p>
    <w:p w14:paraId="73A8E11C" w14:textId="77777777" w:rsidR="004326F4" w:rsidRDefault="004326F4">
      <w:pPr>
        <w:rPr>
          <w:color w:val="auto"/>
        </w:rPr>
      </w:pPr>
    </w:p>
    <w:p w14:paraId="590D22B6" w14:textId="77777777" w:rsidR="004326F4" w:rsidRPr="005814E5" w:rsidRDefault="004326F4">
      <w:pPr>
        <w:rPr>
          <w:color w:val="auto"/>
        </w:rPr>
        <w:sectPr w:rsidR="004326F4" w:rsidRPr="005814E5" w:rsidSect="00030581">
          <w:footerReference w:type="default" r:id="rId11"/>
          <w:footerReference w:type="first" r:id="rId12"/>
          <w:pgSz w:w="11906" w:h="16838"/>
          <w:pgMar w:top="1134" w:right="851" w:bottom="1134" w:left="1701" w:header="709" w:footer="85" w:gutter="0"/>
          <w:pgNumType w:start="1"/>
          <w:cols w:space="708"/>
          <w:docGrid w:linePitch="360"/>
        </w:sectPr>
      </w:pPr>
    </w:p>
    <w:p w14:paraId="75666BC6" w14:textId="5766021F" w:rsidR="00B40711" w:rsidRPr="00E825B6" w:rsidRDefault="000A390E" w:rsidP="00EE5E1A">
      <w:pPr>
        <w:pStyle w:val="10"/>
        <w:numPr>
          <w:ilvl w:val="0"/>
          <w:numId w:val="0"/>
        </w:numPr>
        <w:spacing w:before="120"/>
        <w:ind w:firstLine="567"/>
        <w:rPr>
          <w:color w:val="auto"/>
        </w:rPr>
      </w:pPr>
      <w:bookmarkStart w:id="8" w:name="_Toc171612626"/>
      <w:r w:rsidRPr="00E825B6">
        <w:rPr>
          <w:color w:val="auto"/>
        </w:rPr>
        <w:lastRenderedPageBreak/>
        <w:t>Вывод</w:t>
      </w:r>
      <w:bookmarkEnd w:id="8"/>
    </w:p>
    <w:p w14:paraId="5782DDC0" w14:textId="52FB80C0" w:rsidR="00401AA3" w:rsidRDefault="0056227B" w:rsidP="00F536FE">
      <w:pPr>
        <w:rPr>
          <w:color w:val="auto"/>
        </w:rPr>
      </w:pPr>
      <w:r w:rsidRPr="00E825B6">
        <w:rPr>
          <w:color w:val="auto"/>
        </w:rPr>
        <w:t>Выполни</w:t>
      </w:r>
      <w:r w:rsidR="00427DC3" w:rsidRPr="00E825B6">
        <w:rPr>
          <w:color w:val="auto"/>
        </w:rPr>
        <w:t xml:space="preserve">в данное ДЗ, я научился </w:t>
      </w:r>
      <w:r w:rsidR="00F536FE">
        <w:rPr>
          <w:color w:val="auto"/>
        </w:rPr>
        <w:t>писать скрипты</w:t>
      </w:r>
      <w:r w:rsidR="00D1330B">
        <w:rPr>
          <w:color w:val="auto"/>
        </w:rPr>
        <w:t xml:space="preserve"> для </w:t>
      </w:r>
      <w:r w:rsidR="00D1330B">
        <w:rPr>
          <w:color w:val="auto"/>
          <w:lang w:val="en-US"/>
        </w:rPr>
        <w:t>Linux</w:t>
      </w:r>
      <w:r w:rsidR="00D1330B">
        <w:rPr>
          <w:color w:val="auto"/>
        </w:rPr>
        <w:t>, а также прокачал свои навы</w:t>
      </w:r>
      <w:r w:rsidR="00E904F7">
        <w:rPr>
          <w:color w:val="auto"/>
        </w:rPr>
        <w:t>ки</w:t>
      </w:r>
      <w:r w:rsidR="00A646DA">
        <w:rPr>
          <w:color w:val="auto"/>
        </w:rPr>
        <w:t xml:space="preserve"> в </w:t>
      </w:r>
      <w:r w:rsidR="00A646DA">
        <w:rPr>
          <w:color w:val="auto"/>
          <w:lang w:val="en-US"/>
        </w:rPr>
        <w:t>Word</w:t>
      </w:r>
      <w:r w:rsidR="00E904F7">
        <w:rPr>
          <w:color w:val="auto"/>
        </w:rPr>
        <w:t xml:space="preserve"> </w:t>
      </w:r>
      <w:r w:rsidR="005C4686">
        <w:rPr>
          <w:color w:val="auto"/>
        </w:rPr>
        <w:t>при оформлении данного ДЗ</w:t>
      </w:r>
      <w:r w:rsidR="00A646DA">
        <w:rPr>
          <w:color w:val="auto"/>
        </w:rPr>
        <w:t>.</w:t>
      </w:r>
    </w:p>
    <w:p w14:paraId="0CE67B3B" w14:textId="77777777" w:rsidR="00903CAA" w:rsidRDefault="00903CAA" w:rsidP="00F536FE">
      <w:pPr>
        <w:rPr>
          <w:color w:val="auto"/>
        </w:rPr>
      </w:pPr>
    </w:p>
    <w:p w14:paraId="33613006" w14:textId="1E4731FC" w:rsidR="00903CAA" w:rsidRPr="0071362C" w:rsidRDefault="00903CAA" w:rsidP="00F536FE">
      <w:pPr>
        <w:rPr>
          <w:color w:val="auto"/>
          <w:lang w:val="en-US"/>
        </w:rPr>
      </w:pPr>
    </w:p>
    <w:p w14:paraId="2CE1AC6A" w14:textId="458948FB" w:rsidR="008E4FFD" w:rsidRPr="00E825B6" w:rsidRDefault="002F191E" w:rsidP="00F61FA6">
      <w:pPr>
        <w:rPr>
          <w:color w:val="auto"/>
        </w:rPr>
      </w:pPr>
      <w:r w:rsidRPr="00E825B6">
        <w:rPr>
          <w:color w:val="auto"/>
        </w:rPr>
        <w:t xml:space="preserve"> </w:t>
      </w:r>
      <w:r w:rsidR="00A35255" w:rsidRPr="00E825B6">
        <w:rPr>
          <w:color w:val="auto"/>
        </w:rPr>
        <w:t xml:space="preserve"> </w:t>
      </w:r>
    </w:p>
    <w:p w14:paraId="6741331F" w14:textId="7E950979" w:rsidR="004E1F3C" w:rsidRPr="00E825B6" w:rsidRDefault="004E1F3C" w:rsidP="00BA4E3D">
      <w:pPr>
        <w:rPr>
          <w:color w:val="auto"/>
        </w:rPr>
        <w:sectPr w:rsidR="004E1F3C" w:rsidRPr="00E825B6" w:rsidSect="00AD3582">
          <w:footerReference w:type="default" r:id="rId13"/>
          <w:pgSz w:w="11906" w:h="16838"/>
          <w:pgMar w:top="1134" w:right="851" w:bottom="1134" w:left="1701" w:header="709" w:footer="85" w:gutter="0"/>
          <w:cols w:space="708"/>
          <w:docGrid w:linePitch="360"/>
        </w:sectPr>
      </w:pPr>
    </w:p>
    <w:p w14:paraId="696F4AF5" w14:textId="2F657BFE" w:rsidR="001764F1" w:rsidRDefault="00E51D1E" w:rsidP="0071362C">
      <w:pPr>
        <w:pStyle w:val="a0"/>
      </w:pPr>
      <w:bookmarkStart w:id="9" w:name="_Toc171612627"/>
      <w:r>
        <w:lastRenderedPageBreak/>
        <w:t>Литература</w:t>
      </w:r>
      <w:bookmarkEnd w:id="9"/>
    </w:p>
    <w:p w14:paraId="7EA34140" w14:textId="77777777" w:rsidR="00230110" w:rsidRPr="00230110" w:rsidRDefault="000A34AC" w:rsidP="00230110">
      <w:pPr>
        <w:pStyle w:val="af7"/>
        <w:rPr>
          <w:rFonts w:cs="Times New Roman"/>
        </w:rPr>
      </w:pPr>
      <w:r>
        <w:fldChar w:fldCharType="begin"/>
      </w:r>
      <w:r w:rsidR="007A79E4">
        <w:instrText xml:space="preserve"> ADDIN ZOTERO_BIBL {"uncited":[],"omitted":[],"custom":[]} CSL_BIBLIOGRAPHY </w:instrText>
      </w:r>
      <w:r>
        <w:fldChar w:fldCharType="separate"/>
      </w:r>
      <w:r w:rsidR="00230110" w:rsidRPr="00230110">
        <w:rPr>
          <w:rFonts w:cs="Times New Roman"/>
        </w:rPr>
        <w:t xml:space="preserve">1. ФАКТОРЫ, ВЛИЯЮЩИЕ НА ФОРМИРОВАНИЕ КУРСА </w:t>
      </w:r>
      <w:proofErr w:type="gramStart"/>
      <w:r w:rsidR="00230110" w:rsidRPr="00230110">
        <w:rPr>
          <w:rFonts w:cs="Times New Roman"/>
        </w:rPr>
        <w:t>РУБЛЯ  Е.</w:t>
      </w:r>
      <w:proofErr w:type="gramEnd"/>
      <w:r w:rsidR="00230110" w:rsidRPr="00230110">
        <w:rPr>
          <w:rFonts w:cs="Times New Roman"/>
        </w:rPr>
        <w:t xml:space="preserve"> Я. Волков. – URL: https://view.officeapps.live.com/op/view.aspx?src=https%3A%2F%2Fwww.kubsu.ru%2Fsites%2Fdefault%2Ffiles%2Fusers%2F21365%2Fportfolio%2Fmvko_i_fo_kursovaya.docx&amp;wdOrigin=BROWSELINK (дата обращения: 11.07.2024</w:t>
      </w:r>
      <w:proofErr w:type="gramStart"/>
      <w:r w:rsidR="00230110" w:rsidRPr="00230110">
        <w:rPr>
          <w:rFonts w:cs="Times New Roman"/>
        </w:rPr>
        <w:t>)  –</w:t>
      </w:r>
      <w:proofErr w:type="gramEnd"/>
      <w:r w:rsidR="00230110" w:rsidRPr="00230110">
        <w:rPr>
          <w:rFonts w:cs="Times New Roman"/>
        </w:rPr>
        <w:t xml:space="preserve"> Текст: электронный.</w:t>
      </w:r>
    </w:p>
    <w:p w14:paraId="580B24DE" w14:textId="77777777" w:rsidR="00230110" w:rsidRPr="00230110" w:rsidRDefault="00230110" w:rsidP="00230110">
      <w:pPr>
        <w:pStyle w:val="af7"/>
        <w:rPr>
          <w:rFonts w:cs="Times New Roman"/>
        </w:rPr>
      </w:pPr>
      <w:r w:rsidRPr="00230110">
        <w:rPr>
          <w:rFonts w:cs="Times New Roman"/>
        </w:rPr>
        <w:t xml:space="preserve">2. Особенности методов машинного обучения для прогнозирования курса </w:t>
      </w:r>
      <w:proofErr w:type="gramStart"/>
      <w:r w:rsidRPr="00230110">
        <w:rPr>
          <w:rFonts w:cs="Times New Roman"/>
        </w:rPr>
        <w:t>валют  Е.</w:t>
      </w:r>
      <w:proofErr w:type="gramEnd"/>
      <w:r w:rsidRPr="00230110">
        <w:rPr>
          <w:rFonts w:cs="Times New Roman"/>
        </w:rPr>
        <w:t xml:space="preserve"> В. Сангаджиева, Г. А. </w:t>
      </w:r>
      <w:proofErr w:type="spellStart"/>
      <w:r w:rsidRPr="00230110">
        <w:rPr>
          <w:rFonts w:cs="Times New Roman"/>
        </w:rPr>
        <w:t>Оргдаева</w:t>
      </w:r>
      <w:proofErr w:type="spellEnd"/>
      <w:r w:rsidRPr="00230110">
        <w:rPr>
          <w:rFonts w:cs="Times New Roman"/>
        </w:rPr>
        <w:t>. – URL: https://files.scienceforum.ru/pdf/2020/5e04936d95941.pdf (дата обращения: 11.07.2024</w:t>
      </w:r>
      <w:proofErr w:type="gramStart"/>
      <w:r w:rsidRPr="00230110">
        <w:rPr>
          <w:rFonts w:cs="Times New Roman"/>
        </w:rPr>
        <w:t>)  –</w:t>
      </w:r>
      <w:proofErr w:type="gramEnd"/>
      <w:r w:rsidRPr="00230110">
        <w:rPr>
          <w:rFonts w:cs="Times New Roman"/>
        </w:rPr>
        <w:t xml:space="preserve"> Текст: электронный.</w:t>
      </w:r>
    </w:p>
    <w:p w14:paraId="6FCF18CA" w14:textId="3B412195" w:rsidR="00B80008" w:rsidRDefault="000A34AC" w:rsidP="00B80008">
      <w:r>
        <w:fldChar w:fldCharType="end"/>
      </w:r>
    </w:p>
    <w:p w14:paraId="4E087E9A" w14:textId="77777777" w:rsidR="00903CAA" w:rsidRDefault="00903CAA" w:rsidP="00B80008"/>
    <w:sectPr w:rsidR="00903CAA" w:rsidSect="005F1980">
      <w:pgSz w:w="11906" w:h="16838"/>
      <w:pgMar w:top="1134" w:right="851" w:bottom="1134" w:left="1701" w:header="709" w:footer="85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8EF470D" w14:textId="77777777" w:rsidR="004A7ED1" w:rsidRDefault="004A7ED1" w:rsidP="002F4228">
      <w:r>
        <w:separator/>
      </w:r>
    </w:p>
  </w:endnote>
  <w:endnote w:type="continuationSeparator" w:id="0">
    <w:p w14:paraId="3DFBBE3B" w14:textId="77777777" w:rsidR="004A7ED1" w:rsidRDefault="004A7ED1" w:rsidP="002F4228">
      <w:r>
        <w:continuationSeparator/>
      </w:r>
    </w:p>
  </w:endnote>
  <w:endnote w:type="continuationNotice" w:id="1">
    <w:p w14:paraId="6EF3CF37" w14:textId="77777777" w:rsidR="004A7ED1" w:rsidRDefault="004A7ED1"/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CC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CC"/>
    <w:family w:val="swiss"/>
    <w:pitch w:val="variable"/>
    <w:sig w:usb0="E4002EFF" w:usb1="C200247B" w:usb2="00000009" w:usb3="00000000" w:csb0="000001FF" w:csb1="00000000"/>
    <w:embedRegular r:id="rId1" w:fontKey="{EC15021B-C565-45A1-A27D-535BA00F5210}"/>
    <w:embedBold r:id="rId2" w:fontKey="{8E0AB2AC-DE2D-4379-B1CD-6A7D42F46287}"/>
    <w:embedItalic r:id="rId3" w:fontKey="{0D5B8495-294B-4527-B775-9F9D7F9C0F70}"/>
  </w:font>
  <w:font w:name="Yu Mincho">
    <w:charset w:val="80"/>
    <w:family w:val="roman"/>
    <w:pitch w:val="variable"/>
    <w:sig w:usb0="800002E7" w:usb1="2AC7FCFF" w:usb2="00000012" w:usb3="00000000" w:csb0="000200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CC"/>
    <w:family w:val="swiss"/>
    <w:pitch w:val="variable"/>
    <w:sig w:usb0="E4002EFF" w:usb1="C200247B" w:usb2="00000009" w:usb3="00000000" w:csb0="000001FF" w:csb1="00000000"/>
    <w:embedRegular r:id="rId4" w:fontKey="{45D6EBEC-6FFB-40E4-A242-EB043F73B07D}"/>
    <w:embedBold r:id="rId5" w:fontKey="{48CCADB5-A060-4FA6-A932-D4CAC57284B8}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023D9CE8" w14:textId="1D1002E2" w:rsidR="00073BA9" w:rsidRDefault="00073BA9">
    <w:pPr>
      <w:pStyle w:val="ae"/>
      <w:jc w:val="center"/>
    </w:pPr>
  </w:p>
  <w:p w14:paraId="68D8616B" w14:textId="77777777" w:rsidR="002F4228" w:rsidRDefault="002F4228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24F41CF2" w14:textId="66D44C2A" w:rsidR="00064ACA" w:rsidRDefault="00064ACA">
    <w:pPr>
      <w:pStyle w:val="ae"/>
      <w:jc w:val="right"/>
    </w:pPr>
  </w:p>
  <w:p w14:paraId="5F04E653" w14:textId="77777777" w:rsidR="001A44C8" w:rsidRDefault="001A44C8">
    <w:pPr>
      <w:pStyle w:val="ae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1974400610"/>
      <w:docPartObj>
        <w:docPartGallery w:val="Page Numbers (Bottom of Page)"/>
        <w:docPartUnique/>
      </w:docPartObj>
    </w:sdtPr>
    <w:sdtContent>
      <w:p w14:paraId="41515D9C" w14:textId="0923368C" w:rsidR="001264CC" w:rsidRDefault="001264CC">
        <w:pPr>
          <w:pStyle w:val="ae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2B482F2C" w14:textId="77777777" w:rsidR="00D24221" w:rsidRDefault="00D24221">
    <w:pPr>
      <w:pStyle w:val="ae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655231510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45093CFE" w14:textId="148C7BE0" w:rsidR="009649EF" w:rsidRPr="009649EF" w:rsidRDefault="009649EF">
        <w:pPr>
          <w:pStyle w:val="ae"/>
          <w:jc w:val="right"/>
          <w:rPr>
            <w:szCs w:val="28"/>
          </w:rPr>
        </w:pPr>
        <w:r w:rsidRPr="009649EF">
          <w:rPr>
            <w:szCs w:val="28"/>
          </w:rPr>
          <w:fldChar w:fldCharType="begin"/>
        </w:r>
        <w:r w:rsidRPr="009649EF">
          <w:rPr>
            <w:szCs w:val="28"/>
          </w:rPr>
          <w:instrText>PAGE   \* MERGEFORMAT</w:instrText>
        </w:r>
        <w:r w:rsidRPr="009649EF">
          <w:rPr>
            <w:szCs w:val="28"/>
          </w:rPr>
          <w:fldChar w:fldCharType="separate"/>
        </w:r>
        <w:r w:rsidRPr="009649EF">
          <w:rPr>
            <w:szCs w:val="28"/>
          </w:rPr>
          <w:t>2</w:t>
        </w:r>
        <w:r w:rsidRPr="009649EF">
          <w:rPr>
            <w:szCs w:val="28"/>
          </w:rPr>
          <w:fldChar w:fldCharType="end"/>
        </w:r>
      </w:p>
    </w:sdtContent>
  </w:sdt>
  <w:p w14:paraId="49FFBE6B" w14:textId="77777777" w:rsidR="008E2B87" w:rsidRDefault="008E2B87">
    <w:pPr>
      <w:pStyle w:val="ae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231046029"/>
      <w:docPartObj>
        <w:docPartGallery w:val="Page Numbers (Bottom of Page)"/>
        <w:docPartUnique/>
      </w:docPartObj>
    </w:sdtPr>
    <w:sdtEndPr>
      <w:rPr>
        <w:szCs w:val="28"/>
      </w:rPr>
    </w:sdtEndPr>
    <w:sdtContent>
      <w:p w14:paraId="19FF7BD0" w14:textId="77777777" w:rsidR="0085245B" w:rsidRPr="002F4228" w:rsidRDefault="0085245B">
        <w:pPr>
          <w:pStyle w:val="ae"/>
          <w:jc w:val="right"/>
          <w:rPr>
            <w:szCs w:val="28"/>
          </w:rPr>
        </w:pPr>
        <w:r w:rsidRPr="002F4228">
          <w:rPr>
            <w:szCs w:val="28"/>
          </w:rPr>
          <w:fldChar w:fldCharType="begin"/>
        </w:r>
        <w:r w:rsidRPr="002F4228">
          <w:rPr>
            <w:szCs w:val="28"/>
          </w:rPr>
          <w:instrText>PAGE   \* MERGEFORMAT</w:instrText>
        </w:r>
        <w:r w:rsidRPr="002F4228">
          <w:rPr>
            <w:szCs w:val="28"/>
          </w:rPr>
          <w:fldChar w:fldCharType="separate"/>
        </w:r>
        <w:r w:rsidRPr="002F4228">
          <w:rPr>
            <w:szCs w:val="28"/>
          </w:rPr>
          <w:t>2</w:t>
        </w:r>
        <w:r w:rsidRPr="002F4228">
          <w:rPr>
            <w:szCs w:val="28"/>
          </w:rPr>
          <w:fldChar w:fldCharType="end"/>
        </w:r>
      </w:p>
    </w:sdtContent>
  </w:sdt>
  <w:p w14:paraId="793D98F9" w14:textId="77777777" w:rsidR="0085245B" w:rsidRDefault="0085245B">
    <w:pPr>
      <w:pStyle w:val="ae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5E0B1904" w14:textId="77777777" w:rsidR="004A7ED1" w:rsidRDefault="004A7ED1" w:rsidP="002F4228">
      <w:r>
        <w:separator/>
      </w:r>
    </w:p>
  </w:footnote>
  <w:footnote w:type="continuationSeparator" w:id="0">
    <w:p w14:paraId="1FAB1ABA" w14:textId="77777777" w:rsidR="004A7ED1" w:rsidRDefault="004A7ED1" w:rsidP="002F4228">
      <w:r>
        <w:continuationSeparator/>
      </w:r>
    </w:p>
  </w:footnote>
  <w:footnote w:type="continuationNotice" w:id="1">
    <w:p w14:paraId="176EC945" w14:textId="77777777" w:rsidR="004A7ED1" w:rsidRDefault="004A7ED1"/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6663682A" w14:textId="68B969FF" w:rsidR="00D24221" w:rsidRDefault="00D24221">
    <w:pPr>
      <w:pStyle w:val="ac"/>
      <w:jc w:val="center"/>
    </w:pPr>
  </w:p>
  <w:p w14:paraId="139C3E24" w14:textId="77777777" w:rsidR="00D24221" w:rsidRDefault="00D24221">
    <w:pPr>
      <w:pStyle w:val="ac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2896395"/>
    <w:multiLevelType w:val="hybridMultilevel"/>
    <w:tmpl w:val="25686FA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1" w15:restartNumberingAfterBreak="0">
    <w:nsid w:val="029839CA"/>
    <w:multiLevelType w:val="multilevel"/>
    <w:tmpl w:val="8A6483C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03E770E0"/>
    <w:multiLevelType w:val="multilevel"/>
    <w:tmpl w:val="3DEA89C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" w15:restartNumberingAfterBreak="0">
    <w:nsid w:val="067E3D82"/>
    <w:multiLevelType w:val="multilevel"/>
    <w:tmpl w:val="E9BA3C94"/>
    <w:lvl w:ilvl="0">
      <w:start w:val="1"/>
      <w:numFmt w:val="decimal"/>
      <w:pStyle w:val="First"/>
      <w:lvlText w:val="Задача %1"/>
      <w:lvlJc w:val="left"/>
      <w:pPr>
        <w:ind w:left="930" w:hanging="363"/>
      </w:pPr>
      <w:rPr>
        <w:rFonts w:hint="default"/>
      </w:rPr>
    </w:lvl>
    <w:lvl w:ilvl="1">
      <w:start w:val="1"/>
      <w:numFmt w:val="decimal"/>
      <w:pStyle w:val="2"/>
      <w:suff w:val="space"/>
      <w:lvlText w:val="%1.%2"/>
      <w:lvlJc w:val="left"/>
      <w:pPr>
        <w:ind w:left="1356" w:hanging="363"/>
      </w:pPr>
      <w:rPr>
        <w:rFonts w:hint="default"/>
      </w:rPr>
    </w:lvl>
    <w:lvl w:ilvl="2">
      <w:start w:val="1"/>
      <w:numFmt w:val="decimal"/>
      <w:pStyle w:val="3"/>
      <w:suff w:val="space"/>
      <w:lvlText w:val="%1.%2.%3"/>
      <w:lvlJc w:val="right"/>
      <w:pPr>
        <w:ind w:left="1214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93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93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93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93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93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930" w:hanging="363"/>
      </w:pPr>
      <w:rPr>
        <w:rFonts w:hint="default"/>
      </w:rPr>
    </w:lvl>
  </w:abstractNum>
  <w:abstractNum w:abstractNumId="4" w15:restartNumberingAfterBreak="0">
    <w:nsid w:val="077664A0"/>
    <w:multiLevelType w:val="multilevel"/>
    <w:tmpl w:val="2F10EC4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0A837867"/>
    <w:multiLevelType w:val="multilevel"/>
    <w:tmpl w:val="C08A058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6" w15:restartNumberingAfterBreak="0">
    <w:nsid w:val="10083598"/>
    <w:multiLevelType w:val="multilevel"/>
    <w:tmpl w:val="ACAA7DC6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13F67A30"/>
    <w:multiLevelType w:val="hybridMultilevel"/>
    <w:tmpl w:val="2A741FB2"/>
    <w:lvl w:ilvl="0" w:tplc="4F96AC5E">
      <w:start w:val="1"/>
      <w:numFmt w:val="decimal"/>
      <w:pStyle w:val="a"/>
      <w:lvlText w:val="Глава %1."/>
      <w:lvlJc w:val="left"/>
      <w:pPr>
        <w:ind w:left="1287" w:hanging="360"/>
      </w:p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8" w15:restartNumberingAfterBreak="0">
    <w:nsid w:val="16C534BB"/>
    <w:multiLevelType w:val="hybridMultilevel"/>
    <w:tmpl w:val="26587434"/>
    <w:lvl w:ilvl="0" w:tplc="CCB6E2FA">
      <w:start w:val="1"/>
      <w:numFmt w:val="decimal"/>
      <w:lvlText w:val="Задача %1"/>
      <w:lvlJc w:val="left"/>
      <w:pPr>
        <w:ind w:left="1287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2007" w:hanging="360"/>
      </w:pPr>
    </w:lvl>
    <w:lvl w:ilvl="2" w:tplc="0419001B" w:tentative="1">
      <w:start w:val="1"/>
      <w:numFmt w:val="lowerRoman"/>
      <w:lvlText w:val="%3."/>
      <w:lvlJc w:val="right"/>
      <w:pPr>
        <w:ind w:left="2727" w:hanging="180"/>
      </w:pPr>
    </w:lvl>
    <w:lvl w:ilvl="3" w:tplc="0419000F" w:tentative="1">
      <w:start w:val="1"/>
      <w:numFmt w:val="decimal"/>
      <w:lvlText w:val="%4."/>
      <w:lvlJc w:val="left"/>
      <w:pPr>
        <w:ind w:left="3447" w:hanging="360"/>
      </w:pPr>
    </w:lvl>
    <w:lvl w:ilvl="4" w:tplc="04190019" w:tentative="1">
      <w:start w:val="1"/>
      <w:numFmt w:val="lowerLetter"/>
      <w:lvlText w:val="%5."/>
      <w:lvlJc w:val="left"/>
      <w:pPr>
        <w:ind w:left="4167" w:hanging="360"/>
      </w:pPr>
    </w:lvl>
    <w:lvl w:ilvl="5" w:tplc="0419001B" w:tentative="1">
      <w:start w:val="1"/>
      <w:numFmt w:val="lowerRoman"/>
      <w:lvlText w:val="%6."/>
      <w:lvlJc w:val="right"/>
      <w:pPr>
        <w:ind w:left="4887" w:hanging="180"/>
      </w:pPr>
    </w:lvl>
    <w:lvl w:ilvl="6" w:tplc="0419000F" w:tentative="1">
      <w:start w:val="1"/>
      <w:numFmt w:val="decimal"/>
      <w:lvlText w:val="%7."/>
      <w:lvlJc w:val="left"/>
      <w:pPr>
        <w:ind w:left="5607" w:hanging="360"/>
      </w:pPr>
    </w:lvl>
    <w:lvl w:ilvl="7" w:tplc="04190019" w:tentative="1">
      <w:start w:val="1"/>
      <w:numFmt w:val="lowerLetter"/>
      <w:lvlText w:val="%8."/>
      <w:lvlJc w:val="left"/>
      <w:pPr>
        <w:ind w:left="6327" w:hanging="360"/>
      </w:pPr>
    </w:lvl>
    <w:lvl w:ilvl="8" w:tplc="041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9" w15:restartNumberingAfterBreak="0">
    <w:nsid w:val="17F12567"/>
    <w:multiLevelType w:val="multilevel"/>
    <w:tmpl w:val="1768322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193E077A"/>
    <w:multiLevelType w:val="multilevel"/>
    <w:tmpl w:val="24760EF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1C400BB4"/>
    <w:multiLevelType w:val="multilevel"/>
    <w:tmpl w:val="542C6CF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2" w15:restartNumberingAfterBreak="0">
    <w:nsid w:val="1D853B18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13" w15:restartNumberingAfterBreak="0">
    <w:nsid w:val="23DB42D9"/>
    <w:multiLevelType w:val="multilevel"/>
    <w:tmpl w:val="9F74B3E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4" w15:restartNumberingAfterBreak="0">
    <w:nsid w:val="2409370A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5" w15:restartNumberingAfterBreak="0">
    <w:nsid w:val="2AD90AB1"/>
    <w:multiLevelType w:val="multilevel"/>
    <w:tmpl w:val="D624CA8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39B16847"/>
    <w:multiLevelType w:val="multilevel"/>
    <w:tmpl w:val="59A0B05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3CB234DD"/>
    <w:multiLevelType w:val="multilevel"/>
    <w:tmpl w:val="A57E6BB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8" w15:restartNumberingAfterBreak="0">
    <w:nsid w:val="3CD56CE9"/>
    <w:multiLevelType w:val="multilevel"/>
    <w:tmpl w:val="EE969DD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9" w15:restartNumberingAfterBreak="0">
    <w:nsid w:val="3D2745FF"/>
    <w:multiLevelType w:val="multilevel"/>
    <w:tmpl w:val="FF3C438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3EB73EB5"/>
    <w:multiLevelType w:val="multilevel"/>
    <w:tmpl w:val="9D5C45F0"/>
    <w:styleLink w:val="1"/>
    <w:lvl w:ilvl="0">
      <w:start w:val="1"/>
      <w:numFmt w:val="decimal"/>
      <w:suff w:val="space"/>
      <w:lvlText w:val="%1."/>
      <w:lvlJc w:val="left"/>
      <w:pPr>
        <w:ind w:left="1440" w:hanging="363"/>
      </w:pPr>
      <w:rPr>
        <w:rFonts w:hint="default"/>
      </w:rPr>
    </w:lvl>
    <w:lvl w:ilvl="1">
      <w:start w:val="1"/>
      <w:numFmt w:val="decimal"/>
      <w:lvlText w:val="%1,%2."/>
      <w:lvlJc w:val="left"/>
      <w:pPr>
        <w:ind w:left="1950" w:hanging="363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460" w:hanging="363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970" w:hanging="363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480" w:hanging="363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90" w:hanging="363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500" w:hanging="363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010" w:hanging="363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5520" w:hanging="363"/>
      </w:pPr>
      <w:rPr>
        <w:rFonts w:hint="default"/>
      </w:rPr>
    </w:lvl>
  </w:abstractNum>
  <w:abstractNum w:abstractNumId="21" w15:restartNumberingAfterBreak="0">
    <w:nsid w:val="40140841"/>
    <w:multiLevelType w:val="multilevel"/>
    <w:tmpl w:val="34445E90"/>
    <w:numStyleLink w:val="20"/>
  </w:abstractNum>
  <w:abstractNum w:abstractNumId="22" w15:restartNumberingAfterBreak="0">
    <w:nsid w:val="43097C9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3" w15:restartNumberingAfterBreak="0">
    <w:nsid w:val="474448E8"/>
    <w:multiLevelType w:val="multilevel"/>
    <w:tmpl w:val="5C7EA51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4" w15:restartNumberingAfterBreak="0">
    <w:nsid w:val="484B200E"/>
    <w:multiLevelType w:val="multilevel"/>
    <w:tmpl w:val="D97C0C9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5" w15:restartNumberingAfterBreak="0">
    <w:nsid w:val="4AA90930"/>
    <w:multiLevelType w:val="multilevel"/>
    <w:tmpl w:val="359AC52C"/>
    <w:lvl w:ilvl="0">
      <w:start w:val="1"/>
      <w:numFmt w:val="decimal"/>
      <w:pStyle w:val="10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26" w15:restartNumberingAfterBreak="0">
    <w:nsid w:val="4CDD050A"/>
    <w:multiLevelType w:val="hybridMultilevel"/>
    <w:tmpl w:val="F97E1BFA"/>
    <w:lvl w:ilvl="0" w:tplc="CCB6E2FA">
      <w:start w:val="1"/>
      <w:numFmt w:val="decimal"/>
      <w:lvlText w:val="Задача %1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AA35B65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8" w15:restartNumberingAfterBreak="0">
    <w:nsid w:val="5ED1384B"/>
    <w:multiLevelType w:val="multilevel"/>
    <w:tmpl w:val="A75044D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9" w15:restartNumberingAfterBreak="0">
    <w:nsid w:val="60170D2B"/>
    <w:multiLevelType w:val="multilevel"/>
    <w:tmpl w:val="B972CDD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0" w15:restartNumberingAfterBreak="0">
    <w:nsid w:val="608934BD"/>
    <w:multiLevelType w:val="hybridMultilevel"/>
    <w:tmpl w:val="E028E186"/>
    <w:lvl w:ilvl="0" w:tplc="04190001">
      <w:start w:val="1"/>
      <w:numFmt w:val="bullet"/>
      <w:lvlText w:val=""/>
      <w:lvlJc w:val="left"/>
      <w:pPr>
        <w:ind w:left="1287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ind w:left="2007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2727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3447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4167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4887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5607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6327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047" w:hanging="360"/>
      </w:pPr>
      <w:rPr>
        <w:rFonts w:ascii="Wingdings" w:hAnsi="Wingdings" w:hint="default"/>
      </w:rPr>
    </w:lvl>
  </w:abstractNum>
  <w:abstractNum w:abstractNumId="31" w15:restartNumberingAfterBreak="0">
    <w:nsid w:val="689F6612"/>
    <w:multiLevelType w:val="multilevel"/>
    <w:tmpl w:val="401600C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2" w15:restartNumberingAfterBreak="0">
    <w:nsid w:val="70106CFD"/>
    <w:multiLevelType w:val="multilevel"/>
    <w:tmpl w:val="096241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33" w15:restartNumberingAfterBreak="0">
    <w:nsid w:val="73386F71"/>
    <w:multiLevelType w:val="multilevel"/>
    <w:tmpl w:val="94E6C654"/>
    <w:lvl w:ilvl="0">
      <w:start w:val="1"/>
      <w:numFmt w:val="decimal"/>
      <w:lvlText w:val="Задача %1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abstractNum w:abstractNumId="34" w15:restartNumberingAfterBreak="0">
    <w:nsid w:val="794631DB"/>
    <w:multiLevelType w:val="multilevel"/>
    <w:tmpl w:val="987EB41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5" w15:restartNumberingAfterBreak="0">
    <w:nsid w:val="7BD9782D"/>
    <w:multiLevelType w:val="multilevel"/>
    <w:tmpl w:val="34445E90"/>
    <w:styleLink w:val="20"/>
    <w:lvl w:ilvl="0">
      <w:start w:val="1"/>
      <w:numFmt w:val="none"/>
      <w:pStyle w:val="a0"/>
      <w:lvlText w:val=""/>
      <w:lvlJc w:val="left"/>
      <w:pPr>
        <w:ind w:left="1352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216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88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432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504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480" w:hanging="180"/>
      </w:pPr>
      <w:rPr>
        <w:rFonts w:hint="default"/>
      </w:rPr>
    </w:lvl>
  </w:abstractNum>
  <w:num w:numId="1" w16cid:durableId="1851986544">
    <w:abstractNumId w:val="20"/>
  </w:num>
  <w:num w:numId="2" w16cid:durableId="588194440">
    <w:abstractNumId w:val="3"/>
  </w:num>
  <w:num w:numId="3" w16cid:durableId="1566068546">
    <w:abstractNumId w:val="30"/>
  </w:num>
  <w:num w:numId="4" w16cid:durableId="1230656503">
    <w:abstractNumId w:val="6"/>
  </w:num>
  <w:num w:numId="5" w16cid:durableId="1407259871">
    <w:abstractNumId w:val="32"/>
  </w:num>
  <w:num w:numId="6" w16cid:durableId="329455739">
    <w:abstractNumId w:val="2"/>
  </w:num>
  <w:num w:numId="7" w16cid:durableId="2016953347">
    <w:abstractNumId w:val="34"/>
  </w:num>
  <w:num w:numId="8" w16cid:durableId="700087575">
    <w:abstractNumId w:val="4"/>
  </w:num>
  <w:num w:numId="9" w16cid:durableId="1891845899">
    <w:abstractNumId w:val="18"/>
  </w:num>
  <w:num w:numId="10" w16cid:durableId="197818281">
    <w:abstractNumId w:val="31"/>
  </w:num>
  <w:num w:numId="11" w16cid:durableId="360060625">
    <w:abstractNumId w:val="10"/>
  </w:num>
  <w:num w:numId="12" w16cid:durableId="846097687">
    <w:abstractNumId w:val="5"/>
  </w:num>
  <w:num w:numId="13" w16cid:durableId="1978337777">
    <w:abstractNumId w:val="11"/>
  </w:num>
  <w:num w:numId="14" w16cid:durableId="573970319">
    <w:abstractNumId w:val="13"/>
  </w:num>
  <w:num w:numId="15" w16cid:durableId="68426410">
    <w:abstractNumId w:val="9"/>
  </w:num>
  <w:num w:numId="16" w16cid:durableId="371535221">
    <w:abstractNumId w:val="28"/>
  </w:num>
  <w:num w:numId="17" w16cid:durableId="455296327">
    <w:abstractNumId w:val="17"/>
  </w:num>
  <w:num w:numId="18" w16cid:durableId="534778242">
    <w:abstractNumId w:val="24"/>
  </w:num>
  <w:num w:numId="19" w16cid:durableId="1485195771">
    <w:abstractNumId w:val="15"/>
  </w:num>
  <w:num w:numId="20" w16cid:durableId="909658719">
    <w:abstractNumId w:val="23"/>
  </w:num>
  <w:num w:numId="21" w16cid:durableId="1264729841">
    <w:abstractNumId w:val="16"/>
  </w:num>
  <w:num w:numId="22" w16cid:durableId="1553418464">
    <w:abstractNumId w:val="29"/>
  </w:num>
  <w:num w:numId="23" w16cid:durableId="1911039500">
    <w:abstractNumId w:val="19"/>
  </w:num>
  <w:num w:numId="24" w16cid:durableId="809903405">
    <w:abstractNumId w:val="1"/>
  </w:num>
  <w:num w:numId="25" w16cid:durableId="422411679">
    <w:abstractNumId w:val="8"/>
  </w:num>
  <w:num w:numId="26" w16cid:durableId="277371255">
    <w:abstractNumId w:val="14"/>
  </w:num>
  <w:num w:numId="27" w16cid:durableId="52041914">
    <w:abstractNumId w:val="26"/>
  </w:num>
  <w:num w:numId="28" w16cid:durableId="1828738712">
    <w:abstractNumId w:val="25"/>
  </w:num>
  <w:num w:numId="29" w16cid:durableId="947011394">
    <w:abstractNumId w:val="12"/>
  </w:num>
  <w:num w:numId="30" w16cid:durableId="363293858">
    <w:abstractNumId w:val="33"/>
  </w:num>
  <w:num w:numId="31" w16cid:durableId="587731884">
    <w:abstractNumId w:val="35"/>
  </w:num>
  <w:num w:numId="32" w16cid:durableId="239364187">
    <w:abstractNumId w:val="21"/>
  </w:num>
  <w:num w:numId="33" w16cid:durableId="2057729378">
    <w:abstractNumId w:val="22"/>
  </w:num>
  <w:num w:numId="34" w16cid:durableId="1906918121">
    <w:abstractNumId w:val="27"/>
  </w:num>
  <w:num w:numId="35" w16cid:durableId="770783215">
    <w:abstractNumId w:val="0"/>
  </w:num>
  <w:num w:numId="36" w16cid:durableId="1546679791">
    <w:abstractNumId w:val="7"/>
  </w:num>
  <w:numIdMacAtCleanup w:val="24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40"/>
  <w:embedTrueTypeFonts/>
  <w:proofState w:spelling="clean" w:grammar="clean"/>
  <w:defaultTabStop w:val="708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77B2B"/>
    <w:rsid w:val="00003F23"/>
    <w:rsid w:val="000043D9"/>
    <w:rsid w:val="00004E71"/>
    <w:rsid w:val="00005EFD"/>
    <w:rsid w:val="0000677F"/>
    <w:rsid w:val="000069B4"/>
    <w:rsid w:val="00012328"/>
    <w:rsid w:val="000142C8"/>
    <w:rsid w:val="00014303"/>
    <w:rsid w:val="00015765"/>
    <w:rsid w:val="00017F71"/>
    <w:rsid w:val="00020BDE"/>
    <w:rsid w:val="00023FA3"/>
    <w:rsid w:val="00023FD0"/>
    <w:rsid w:val="00024829"/>
    <w:rsid w:val="00024D5F"/>
    <w:rsid w:val="00025239"/>
    <w:rsid w:val="0002563F"/>
    <w:rsid w:val="00026392"/>
    <w:rsid w:val="000270BE"/>
    <w:rsid w:val="00027131"/>
    <w:rsid w:val="0002776C"/>
    <w:rsid w:val="00030581"/>
    <w:rsid w:val="000309AB"/>
    <w:rsid w:val="0003115A"/>
    <w:rsid w:val="000347BD"/>
    <w:rsid w:val="0003526E"/>
    <w:rsid w:val="00035351"/>
    <w:rsid w:val="00035CA7"/>
    <w:rsid w:val="00036251"/>
    <w:rsid w:val="00036721"/>
    <w:rsid w:val="000367A8"/>
    <w:rsid w:val="00036845"/>
    <w:rsid w:val="000406A6"/>
    <w:rsid w:val="000409A3"/>
    <w:rsid w:val="000409B5"/>
    <w:rsid w:val="000416F6"/>
    <w:rsid w:val="00042966"/>
    <w:rsid w:val="00042F08"/>
    <w:rsid w:val="00043488"/>
    <w:rsid w:val="00044DEA"/>
    <w:rsid w:val="00045597"/>
    <w:rsid w:val="0004643E"/>
    <w:rsid w:val="000468BB"/>
    <w:rsid w:val="000471F6"/>
    <w:rsid w:val="00050136"/>
    <w:rsid w:val="00050507"/>
    <w:rsid w:val="0005070B"/>
    <w:rsid w:val="00050CB3"/>
    <w:rsid w:val="00051EB0"/>
    <w:rsid w:val="00052C01"/>
    <w:rsid w:val="0005381A"/>
    <w:rsid w:val="00053A5D"/>
    <w:rsid w:val="00053C54"/>
    <w:rsid w:val="00053EF7"/>
    <w:rsid w:val="00055850"/>
    <w:rsid w:val="000569A0"/>
    <w:rsid w:val="00057FD9"/>
    <w:rsid w:val="0006049C"/>
    <w:rsid w:val="00060C1A"/>
    <w:rsid w:val="000611EF"/>
    <w:rsid w:val="00061754"/>
    <w:rsid w:val="000621FA"/>
    <w:rsid w:val="000630BD"/>
    <w:rsid w:val="00063EF0"/>
    <w:rsid w:val="00064845"/>
    <w:rsid w:val="00064ACA"/>
    <w:rsid w:val="000664FF"/>
    <w:rsid w:val="00067D31"/>
    <w:rsid w:val="00067F73"/>
    <w:rsid w:val="00070339"/>
    <w:rsid w:val="00071992"/>
    <w:rsid w:val="00071C58"/>
    <w:rsid w:val="000724F5"/>
    <w:rsid w:val="00073BA9"/>
    <w:rsid w:val="00073D8C"/>
    <w:rsid w:val="0007632A"/>
    <w:rsid w:val="00076C62"/>
    <w:rsid w:val="0007771C"/>
    <w:rsid w:val="00077B2B"/>
    <w:rsid w:val="0008048C"/>
    <w:rsid w:val="00080D4A"/>
    <w:rsid w:val="00081E37"/>
    <w:rsid w:val="000851E1"/>
    <w:rsid w:val="000856D1"/>
    <w:rsid w:val="0008584E"/>
    <w:rsid w:val="0008595E"/>
    <w:rsid w:val="00086393"/>
    <w:rsid w:val="000875BB"/>
    <w:rsid w:val="000877C2"/>
    <w:rsid w:val="000879F1"/>
    <w:rsid w:val="00090B75"/>
    <w:rsid w:val="00090BE7"/>
    <w:rsid w:val="000919A4"/>
    <w:rsid w:val="00096BE5"/>
    <w:rsid w:val="000972CD"/>
    <w:rsid w:val="000A09AD"/>
    <w:rsid w:val="000A34AC"/>
    <w:rsid w:val="000A390E"/>
    <w:rsid w:val="000A4619"/>
    <w:rsid w:val="000A6878"/>
    <w:rsid w:val="000A6BF8"/>
    <w:rsid w:val="000A7AC4"/>
    <w:rsid w:val="000A7B35"/>
    <w:rsid w:val="000B01C2"/>
    <w:rsid w:val="000B0261"/>
    <w:rsid w:val="000B09CE"/>
    <w:rsid w:val="000B0B25"/>
    <w:rsid w:val="000B0FC1"/>
    <w:rsid w:val="000B1742"/>
    <w:rsid w:val="000B178B"/>
    <w:rsid w:val="000B2A6D"/>
    <w:rsid w:val="000B2ADE"/>
    <w:rsid w:val="000B3302"/>
    <w:rsid w:val="000B3502"/>
    <w:rsid w:val="000B3C18"/>
    <w:rsid w:val="000B3EDA"/>
    <w:rsid w:val="000B4524"/>
    <w:rsid w:val="000B4956"/>
    <w:rsid w:val="000B52BF"/>
    <w:rsid w:val="000B5C80"/>
    <w:rsid w:val="000B62EB"/>
    <w:rsid w:val="000B6BEC"/>
    <w:rsid w:val="000B6D16"/>
    <w:rsid w:val="000B6E31"/>
    <w:rsid w:val="000B73F1"/>
    <w:rsid w:val="000C0269"/>
    <w:rsid w:val="000C035B"/>
    <w:rsid w:val="000C0D2E"/>
    <w:rsid w:val="000C10B5"/>
    <w:rsid w:val="000C339B"/>
    <w:rsid w:val="000C381B"/>
    <w:rsid w:val="000C4FC8"/>
    <w:rsid w:val="000C736D"/>
    <w:rsid w:val="000C76DD"/>
    <w:rsid w:val="000C7AF9"/>
    <w:rsid w:val="000D001B"/>
    <w:rsid w:val="000D0A88"/>
    <w:rsid w:val="000D2258"/>
    <w:rsid w:val="000D3019"/>
    <w:rsid w:val="000D64C9"/>
    <w:rsid w:val="000D6B66"/>
    <w:rsid w:val="000D75AD"/>
    <w:rsid w:val="000D78DF"/>
    <w:rsid w:val="000D791A"/>
    <w:rsid w:val="000E0917"/>
    <w:rsid w:val="000E1055"/>
    <w:rsid w:val="000E2BA8"/>
    <w:rsid w:val="000E4A9A"/>
    <w:rsid w:val="000E6196"/>
    <w:rsid w:val="000E7324"/>
    <w:rsid w:val="000E7501"/>
    <w:rsid w:val="000E7919"/>
    <w:rsid w:val="000E7AC1"/>
    <w:rsid w:val="000F1A13"/>
    <w:rsid w:val="000F1A2F"/>
    <w:rsid w:val="000F1E31"/>
    <w:rsid w:val="000F2F3D"/>
    <w:rsid w:val="000F66E8"/>
    <w:rsid w:val="000F6A17"/>
    <w:rsid w:val="00100A1F"/>
    <w:rsid w:val="0010395B"/>
    <w:rsid w:val="00104350"/>
    <w:rsid w:val="001050D8"/>
    <w:rsid w:val="00105261"/>
    <w:rsid w:val="00105276"/>
    <w:rsid w:val="0011023C"/>
    <w:rsid w:val="001104B7"/>
    <w:rsid w:val="0011162E"/>
    <w:rsid w:val="00113305"/>
    <w:rsid w:val="0011454B"/>
    <w:rsid w:val="0011543F"/>
    <w:rsid w:val="00121A1E"/>
    <w:rsid w:val="00121D2D"/>
    <w:rsid w:val="001238CF"/>
    <w:rsid w:val="00123A17"/>
    <w:rsid w:val="00124A01"/>
    <w:rsid w:val="00125001"/>
    <w:rsid w:val="001253DB"/>
    <w:rsid w:val="001254C6"/>
    <w:rsid w:val="001264CC"/>
    <w:rsid w:val="00127975"/>
    <w:rsid w:val="00130886"/>
    <w:rsid w:val="001326A0"/>
    <w:rsid w:val="001336DC"/>
    <w:rsid w:val="00134A9D"/>
    <w:rsid w:val="00135890"/>
    <w:rsid w:val="00135F6D"/>
    <w:rsid w:val="001361A4"/>
    <w:rsid w:val="001367DC"/>
    <w:rsid w:val="001401B6"/>
    <w:rsid w:val="001404E0"/>
    <w:rsid w:val="00140743"/>
    <w:rsid w:val="00142169"/>
    <w:rsid w:val="00142191"/>
    <w:rsid w:val="00143F23"/>
    <w:rsid w:val="00145C0B"/>
    <w:rsid w:val="00146385"/>
    <w:rsid w:val="00146EB8"/>
    <w:rsid w:val="001473F8"/>
    <w:rsid w:val="001504EC"/>
    <w:rsid w:val="0015107A"/>
    <w:rsid w:val="00151BF8"/>
    <w:rsid w:val="00152B80"/>
    <w:rsid w:val="00153B8C"/>
    <w:rsid w:val="00154CFE"/>
    <w:rsid w:val="00155C0D"/>
    <w:rsid w:val="00156849"/>
    <w:rsid w:val="0016017C"/>
    <w:rsid w:val="001603CD"/>
    <w:rsid w:val="001607A1"/>
    <w:rsid w:val="00161151"/>
    <w:rsid w:val="00163A00"/>
    <w:rsid w:val="00163A08"/>
    <w:rsid w:val="001648AD"/>
    <w:rsid w:val="00165B40"/>
    <w:rsid w:val="0016643D"/>
    <w:rsid w:val="00166D06"/>
    <w:rsid w:val="00167116"/>
    <w:rsid w:val="00167D70"/>
    <w:rsid w:val="00170586"/>
    <w:rsid w:val="0017123B"/>
    <w:rsid w:val="001712F3"/>
    <w:rsid w:val="00174ACF"/>
    <w:rsid w:val="00175223"/>
    <w:rsid w:val="001764F1"/>
    <w:rsid w:val="00177A26"/>
    <w:rsid w:val="00180CFF"/>
    <w:rsid w:val="001817F2"/>
    <w:rsid w:val="00181CE2"/>
    <w:rsid w:val="001821E5"/>
    <w:rsid w:val="001828DB"/>
    <w:rsid w:val="00182F90"/>
    <w:rsid w:val="001842C7"/>
    <w:rsid w:val="0018594A"/>
    <w:rsid w:val="00185DBD"/>
    <w:rsid w:val="001860DE"/>
    <w:rsid w:val="001873F2"/>
    <w:rsid w:val="00187DD6"/>
    <w:rsid w:val="00190345"/>
    <w:rsid w:val="00193EAE"/>
    <w:rsid w:val="00193EB8"/>
    <w:rsid w:val="00194081"/>
    <w:rsid w:val="001958D0"/>
    <w:rsid w:val="00195CDA"/>
    <w:rsid w:val="00195F62"/>
    <w:rsid w:val="00197D86"/>
    <w:rsid w:val="001A1515"/>
    <w:rsid w:val="001A1E85"/>
    <w:rsid w:val="001A325B"/>
    <w:rsid w:val="001A3A7E"/>
    <w:rsid w:val="001A3E05"/>
    <w:rsid w:val="001A3FE1"/>
    <w:rsid w:val="001A44C8"/>
    <w:rsid w:val="001A72A5"/>
    <w:rsid w:val="001A7F04"/>
    <w:rsid w:val="001B2B2A"/>
    <w:rsid w:val="001B3424"/>
    <w:rsid w:val="001B36DA"/>
    <w:rsid w:val="001B563E"/>
    <w:rsid w:val="001B60A1"/>
    <w:rsid w:val="001B61D4"/>
    <w:rsid w:val="001B67A0"/>
    <w:rsid w:val="001B7777"/>
    <w:rsid w:val="001C01CA"/>
    <w:rsid w:val="001C06C0"/>
    <w:rsid w:val="001C0766"/>
    <w:rsid w:val="001C22E3"/>
    <w:rsid w:val="001C28BD"/>
    <w:rsid w:val="001C2C04"/>
    <w:rsid w:val="001C412E"/>
    <w:rsid w:val="001C49B9"/>
    <w:rsid w:val="001C696E"/>
    <w:rsid w:val="001C7316"/>
    <w:rsid w:val="001D03B5"/>
    <w:rsid w:val="001D0DC4"/>
    <w:rsid w:val="001D0F64"/>
    <w:rsid w:val="001D1601"/>
    <w:rsid w:val="001D1D57"/>
    <w:rsid w:val="001D2170"/>
    <w:rsid w:val="001D3973"/>
    <w:rsid w:val="001D4101"/>
    <w:rsid w:val="001D42D7"/>
    <w:rsid w:val="001D4385"/>
    <w:rsid w:val="001D452E"/>
    <w:rsid w:val="001D4DE5"/>
    <w:rsid w:val="001D5DC7"/>
    <w:rsid w:val="001D5F81"/>
    <w:rsid w:val="001D62DC"/>
    <w:rsid w:val="001D66D0"/>
    <w:rsid w:val="001E0103"/>
    <w:rsid w:val="001E0C77"/>
    <w:rsid w:val="001E2339"/>
    <w:rsid w:val="001E3B8D"/>
    <w:rsid w:val="001E3D28"/>
    <w:rsid w:val="001E456B"/>
    <w:rsid w:val="001E4CAD"/>
    <w:rsid w:val="001E5173"/>
    <w:rsid w:val="001E5176"/>
    <w:rsid w:val="001E58A1"/>
    <w:rsid w:val="001E6641"/>
    <w:rsid w:val="001E6A24"/>
    <w:rsid w:val="001E6D4D"/>
    <w:rsid w:val="001E7A51"/>
    <w:rsid w:val="001E7FD3"/>
    <w:rsid w:val="001F0F50"/>
    <w:rsid w:val="001F10DC"/>
    <w:rsid w:val="001F154A"/>
    <w:rsid w:val="001F40BF"/>
    <w:rsid w:val="001F41BB"/>
    <w:rsid w:val="001F438C"/>
    <w:rsid w:val="001F4DD6"/>
    <w:rsid w:val="001F56D0"/>
    <w:rsid w:val="001F5AFE"/>
    <w:rsid w:val="001F5EFE"/>
    <w:rsid w:val="001F601D"/>
    <w:rsid w:val="001F7A38"/>
    <w:rsid w:val="002014BE"/>
    <w:rsid w:val="00203749"/>
    <w:rsid w:val="00203B88"/>
    <w:rsid w:val="002058E7"/>
    <w:rsid w:val="002065E6"/>
    <w:rsid w:val="0020676B"/>
    <w:rsid w:val="002072D2"/>
    <w:rsid w:val="0020759A"/>
    <w:rsid w:val="00207DB7"/>
    <w:rsid w:val="00210B20"/>
    <w:rsid w:val="00210B32"/>
    <w:rsid w:val="00210F2D"/>
    <w:rsid w:val="002114D8"/>
    <w:rsid w:val="0021272D"/>
    <w:rsid w:val="00214DB1"/>
    <w:rsid w:val="00216871"/>
    <w:rsid w:val="002201CC"/>
    <w:rsid w:val="00220895"/>
    <w:rsid w:val="00220F9D"/>
    <w:rsid w:val="00222CE8"/>
    <w:rsid w:val="00222EBD"/>
    <w:rsid w:val="00223ED9"/>
    <w:rsid w:val="00224EF1"/>
    <w:rsid w:val="002256D7"/>
    <w:rsid w:val="00226272"/>
    <w:rsid w:val="00226380"/>
    <w:rsid w:val="00227D6B"/>
    <w:rsid w:val="00230110"/>
    <w:rsid w:val="00230EC2"/>
    <w:rsid w:val="00232272"/>
    <w:rsid w:val="002337B5"/>
    <w:rsid w:val="00235C8C"/>
    <w:rsid w:val="002360B2"/>
    <w:rsid w:val="00236F34"/>
    <w:rsid w:val="002372B1"/>
    <w:rsid w:val="002378A3"/>
    <w:rsid w:val="0024148B"/>
    <w:rsid w:val="00242495"/>
    <w:rsid w:val="0024320E"/>
    <w:rsid w:val="00243229"/>
    <w:rsid w:val="0024387B"/>
    <w:rsid w:val="00244709"/>
    <w:rsid w:val="002465B5"/>
    <w:rsid w:val="00246BF6"/>
    <w:rsid w:val="002505BA"/>
    <w:rsid w:val="002512CB"/>
    <w:rsid w:val="00252E90"/>
    <w:rsid w:val="00253776"/>
    <w:rsid w:val="00254408"/>
    <w:rsid w:val="00254A7F"/>
    <w:rsid w:val="00254E54"/>
    <w:rsid w:val="00255334"/>
    <w:rsid w:val="00255DC5"/>
    <w:rsid w:val="002564DE"/>
    <w:rsid w:val="002606B3"/>
    <w:rsid w:val="00260DF1"/>
    <w:rsid w:val="0026208D"/>
    <w:rsid w:val="00263FFD"/>
    <w:rsid w:val="00264624"/>
    <w:rsid w:val="0026505E"/>
    <w:rsid w:val="0026764C"/>
    <w:rsid w:val="00271DE1"/>
    <w:rsid w:val="00271F2B"/>
    <w:rsid w:val="00272546"/>
    <w:rsid w:val="00272639"/>
    <w:rsid w:val="00274014"/>
    <w:rsid w:val="002742B7"/>
    <w:rsid w:val="00274EF9"/>
    <w:rsid w:val="00274FD8"/>
    <w:rsid w:val="00275B0F"/>
    <w:rsid w:val="00275F80"/>
    <w:rsid w:val="00276E86"/>
    <w:rsid w:val="002774CD"/>
    <w:rsid w:val="00277BA2"/>
    <w:rsid w:val="00277C4F"/>
    <w:rsid w:val="002811DF"/>
    <w:rsid w:val="00282C85"/>
    <w:rsid w:val="00282EFF"/>
    <w:rsid w:val="00283010"/>
    <w:rsid w:val="002836B7"/>
    <w:rsid w:val="0028444E"/>
    <w:rsid w:val="0028764C"/>
    <w:rsid w:val="00287938"/>
    <w:rsid w:val="00290151"/>
    <w:rsid w:val="00290446"/>
    <w:rsid w:val="00290D18"/>
    <w:rsid w:val="00290D95"/>
    <w:rsid w:val="00290FC4"/>
    <w:rsid w:val="00291094"/>
    <w:rsid w:val="0029280C"/>
    <w:rsid w:val="00292D2A"/>
    <w:rsid w:val="00294AF4"/>
    <w:rsid w:val="0029507E"/>
    <w:rsid w:val="0029562C"/>
    <w:rsid w:val="002962EB"/>
    <w:rsid w:val="00296DC6"/>
    <w:rsid w:val="002974EA"/>
    <w:rsid w:val="002976DA"/>
    <w:rsid w:val="002978BA"/>
    <w:rsid w:val="00297A4B"/>
    <w:rsid w:val="002A0306"/>
    <w:rsid w:val="002A08CB"/>
    <w:rsid w:val="002A0946"/>
    <w:rsid w:val="002A2096"/>
    <w:rsid w:val="002A2359"/>
    <w:rsid w:val="002A23EF"/>
    <w:rsid w:val="002A33A2"/>
    <w:rsid w:val="002A3705"/>
    <w:rsid w:val="002A3907"/>
    <w:rsid w:val="002A495D"/>
    <w:rsid w:val="002A549F"/>
    <w:rsid w:val="002A560F"/>
    <w:rsid w:val="002A5BDD"/>
    <w:rsid w:val="002A64ED"/>
    <w:rsid w:val="002A7594"/>
    <w:rsid w:val="002A7A45"/>
    <w:rsid w:val="002B13AE"/>
    <w:rsid w:val="002B16F5"/>
    <w:rsid w:val="002B1885"/>
    <w:rsid w:val="002B1F56"/>
    <w:rsid w:val="002B2CD2"/>
    <w:rsid w:val="002B3DE6"/>
    <w:rsid w:val="002B4089"/>
    <w:rsid w:val="002B5F60"/>
    <w:rsid w:val="002B6598"/>
    <w:rsid w:val="002B66CD"/>
    <w:rsid w:val="002B69CD"/>
    <w:rsid w:val="002B748C"/>
    <w:rsid w:val="002C2AAC"/>
    <w:rsid w:val="002C2D71"/>
    <w:rsid w:val="002C3193"/>
    <w:rsid w:val="002C3ABB"/>
    <w:rsid w:val="002C46A1"/>
    <w:rsid w:val="002C46C9"/>
    <w:rsid w:val="002C515F"/>
    <w:rsid w:val="002C5789"/>
    <w:rsid w:val="002C6573"/>
    <w:rsid w:val="002C7729"/>
    <w:rsid w:val="002D0D12"/>
    <w:rsid w:val="002D1E63"/>
    <w:rsid w:val="002D23D8"/>
    <w:rsid w:val="002D257B"/>
    <w:rsid w:val="002D28F2"/>
    <w:rsid w:val="002D2D9C"/>
    <w:rsid w:val="002D32E3"/>
    <w:rsid w:val="002D3418"/>
    <w:rsid w:val="002D3458"/>
    <w:rsid w:val="002D37F5"/>
    <w:rsid w:val="002D4781"/>
    <w:rsid w:val="002D48E1"/>
    <w:rsid w:val="002D58E4"/>
    <w:rsid w:val="002D71A1"/>
    <w:rsid w:val="002D73D3"/>
    <w:rsid w:val="002E061B"/>
    <w:rsid w:val="002E0957"/>
    <w:rsid w:val="002E13C4"/>
    <w:rsid w:val="002E24DD"/>
    <w:rsid w:val="002E29D8"/>
    <w:rsid w:val="002E2C69"/>
    <w:rsid w:val="002E34B8"/>
    <w:rsid w:val="002E4224"/>
    <w:rsid w:val="002E45DA"/>
    <w:rsid w:val="002E5FFD"/>
    <w:rsid w:val="002E6D50"/>
    <w:rsid w:val="002E7364"/>
    <w:rsid w:val="002E7608"/>
    <w:rsid w:val="002E7D77"/>
    <w:rsid w:val="002F01C8"/>
    <w:rsid w:val="002F0A40"/>
    <w:rsid w:val="002F191E"/>
    <w:rsid w:val="002F23C9"/>
    <w:rsid w:val="002F37F8"/>
    <w:rsid w:val="002F4228"/>
    <w:rsid w:val="002F4CE8"/>
    <w:rsid w:val="002F575E"/>
    <w:rsid w:val="002F67DF"/>
    <w:rsid w:val="002F7C56"/>
    <w:rsid w:val="00305697"/>
    <w:rsid w:val="00305E46"/>
    <w:rsid w:val="0030619D"/>
    <w:rsid w:val="00306668"/>
    <w:rsid w:val="00306AE8"/>
    <w:rsid w:val="00306B0D"/>
    <w:rsid w:val="003070EE"/>
    <w:rsid w:val="00307A2C"/>
    <w:rsid w:val="00310B27"/>
    <w:rsid w:val="00310E32"/>
    <w:rsid w:val="003118BE"/>
    <w:rsid w:val="00313ADD"/>
    <w:rsid w:val="00314B57"/>
    <w:rsid w:val="00316648"/>
    <w:rsid w:val="003207EA"/>
    <w:rsid w:val="00321226"/>
    <w:rsid w:val="003228B4"/>
    <w:rsid w:val="0032381D"/>
    <w:rsid w:val="003238D5"/>
    <w:rsid w:val="00324003"/>
    <w:rsid w:val="0032417F"/>
    <w:rsid w:val="003242EB"/>
    <w:rsid w:val="00324C2B"/>
    <w:rsid w:val="00326132"/>
    <w:rsid w:val="0032789E"/>
    <w:rsid w:val="00327C42"/>
    <w:rsid w:val="00327CAA"/>
    <w:rsid w:val="00330EF1"/>
    <w:rsid w:val="00332B03"/>
    <w:rsid w:val="003348EF"/>
    <w:rsid w:val="003351B3"/>
    <w:rsid w:val="00335AC4"/>
    <w:rsid w:val="00335E9C"/>
    <w:rsid w:val="00335F89"/>
    <w:rsid w:val="00337154"/>
    <w:rsid w:val="00342782"/>
    <w:rsid w:val="0034329C"/>
    <w:rsid w:val="00343B3F"/>
    <w:rsid w:val="00344D9F"/>
    <w:rsid w:val="00344E1A"/>
    <w:rsid w:val="003454F8"/>
    <w:rsid w:val="00345FB8"/>
    <w:rsid w:val="00346732"/>
    <w:rsid w:val="0034694C"/>
    <w:rsid w:val="00347CFA"/>
    <w:rsid w:val="00347EC8"/>
    <w:rsid w:val="003501F4"/>
    <w:rsid w:val="00352E98"/>
    <w:rsid w:val="00354BD8"/>
    <w:rsid w:val="00356767"/>
    <w:rsid w:val="0035712E"/>
    <w:rsid w:val="00360504"/>
    <w:rsid w:val="003609C8"/>
    <w:rsid w:val="003618AD"/>
    <w:rsid w:val="00361F00"/>
    <w:rsid w:val="0036201C"/>
    <w:rsid w:val="00362B05"/>
    <w:rsid w:val="00364701"/>
    <w:rsid w:val="00365901"/>
    <w:rsid w:val="00366767"/>
    <w:rsid w:val="00366EA3"/>
    <w:rsid w:val="00370F32"/>
    <w:rsid w:val="00372400"/>
    <w:rsid w:val="0037353B"/>
    <w:rsid w:val="0037362D"/>
    <w:rsid w:val="00374069"/>
    <w:rsid w:val="00375B9C"/>
    <w:rsid w:val="00377F39"/>
    <w:rsid w:val="00380056"/>
    <w:rsid w:val="00380A0A"/>
    <w:rsid w:val="0038245C"/>
    <w:rsid w:val="0038251D"/>
    <w:rsid w:val="0038284D"/>
    <w:rsid w:val="00385085"/>
    <w:rsid w:val="00385476"/>
    <w:rsid w:val="0038702B"/>
    <w:rsid w:val="00387566"/>
    <w:rsid w:val="003875F0"/>
    <w:rsid w:val="00387C4A"/>
    <w:rsid w:val="00391FC8"/>
    <w:rsid w:val="00394B3D"/>
    <w:rsid w:val="00394E38"/>
    <w:rsid w:val="003951AB"/>
    <w:rsid w:val="00395ADB"/>
    <w:rsid w:val="003A0A9F"/>
    <w:rsid w:val="003A0B1A"/>
    <w:rsid w:val="003A12D2"/>
    <w:rsid w:val="003A1AB7"/>
    <w:rsid w:val="003A2AE0"/>
    <w:rsid w:val="003A5559"/>
    <w:rsid w:val="003A6444"/>
    <w:rsid w:val="003A7FBE"/>
    <w:rsid w:val="003A7FCE"/>
    <w:rsid w:val="003B118A"/>
    <w:rsid w:val="003B11D7"/>
    <w:rsid w:val="003B157B"/>
    <w:rsid w:val="003B1A3A"/>
    <w:rsid w:val="003B278B"/>
    <w:rsid w:val="003B4E66"/>
    <w:rsid w:val="003B5631"/>
    <w:rsid w:val="003B61BD"/>
    <w:rsid w:val="003B6D6C"/>
    <w:rsid w:val="003B72F9"/>
    <w:rsid w:val="003B7499"/>
    <w:rsid w:val="003B78DA"/>
    <w:rsid w:val="003B79B0"/>
    <w:rsid w:val="003C0145"/>
    <w:rsid w:val="003C18FB"/>
    <w:rsid w:val="003C2BDF"/>
    <w:rsid w:val="003C4A7F"/>
    <w:rsid w:val="003C6BEE"/>
    <w:rsid w:val="003C7A3B"/>
    <w:rsid w:val="003D09E9"/>
    <w:rsid w:val="003D15E6"/>
    <w:rsid w:val="003D2365"/>
    <w:rsid w:val="003D26F2"/>
    <w:rsid w:val="003D2B66"/>
    <w:rsid w:val="003D3F52"/>
    <w:rsid w:val="003D464C"/>
    <w:rsid w:val="003D4A94"/>
    <w:rsid w:val="003D597D"/>
    <w:rsid w:val="003D7784"/>
    <w:rsid w:val="003D7F76"/>
    <w:rsid w:val="003E09B4"/>
    <w:rsid w:val="003E102E"/>
    <w:rsid w:val="003E28A4"/>
    <w:rsid w:val="003E34E9"/>
    <w:rsid w:val="003E37A1"/>
    <w:rsid w:val="003E4434"/>
    <w:rsid w:val="003E51B2"/>
    <w:rsid w:val="003E5B22"/>
    <w:rsid w:val="003E5D2C"/>
    <w:rsid w:val="003E685F"/>
    <w:rsid w:val="003E73F2"/>
    <w:rsid w:val="003F1290"/>
    <w:rsid w:val="003F177A"/>
    <w:rsid w:val="003F2764"/>
    <w:rsid w:val="003F2E68"/>
    <w:rsid w:val="003F4C8A"/>
    <w:rsid w:val="003F518C"/>
    <w:rsid w:val="003F5230"/>
    <w:rsid w:val="003F5925"/>
    <w:rsid w:val="003F7539"/>
    <w:rsid w:val="0040050B"/>
    <w:rsid w:val="00400CCE"/>
    <w:rsid w:val="0040104D"/>
    <w:rsid w:val="00401AA3"/>
    <w:rsid w:val="00401BFD"/>
    <w:rsid w:val="004022BB"/>
    <w:rsid w:val="00403365"/>
    <w:rsid w:val="00403B7F"/>
    <w:rsid w:val="0040411F"/>
    <w:rsid w:val="00404297"/>
    <w:rsid w:val="004046E7"/>
    <w:rsid w:val="00405868"/>
    <w:rsid w:val="00405FE7"/>
    <w:rsid w:val="00406139"/>
    <w:rsid w:val="0041050F"/>
    <w:rsid w:val="00410B9F"/>
    <w:rsid w:val="00412D27"/>
    <w:rsid w:val="0041307C"/>
    <w:rsid w:val="0041345D"/>
    <w:rsid w:val="0041580F"/>
    <w:rsid w:val="0041673E"/>
    <w:rsid w:val="0042218F"/>
    <w:rsid w:val="0042484F"/>
    <w:rsid w:val="00424ED9"/>
    <w:rsid w:val="004251C4"/>
    <w:rsid w:val="004260FC"/>
    <w:rsid w:val="0042665F"/>
    <w:rsid w:val="00426C13"/>
    <w:rsid w:val="00427DC3"/>
    <w:rsid w:val="00430018"/>
    <w:rsid w:val="00430574"/>
    <w:rsid w:val="004310D6"/>
    <w:rsid w:val="00431A89"/>
    <w:rsid w:val="00432305"/>
    <w:rsid w:val="004326F4"/>
    <w:rsid w:val="00436E36"/>
    <w:rsid w:val="004376E0"/>
    <w:rsid w:val="00437F70"/>
    <w:rsid w:val="00440B95"/>
    <w:rsid w:val="004414D6"/>
    <w:rsid w:val="00441CCD"/>
    <w:rsid w:val="00442705"/>
    <w:rsid w:val="00443583"/>
    <w:rsid w:val="004443BE"/>
    <w:rsid w:val="00444DA1"/>
    <w:rsid w:val="00445474"/>
    <w:rsid w:val="0044672C"/>
    <w:rsid w:val="004469CE"/>
    <w:rsid w:val="00446E90"/>
    <w:rsid w:val="0045023E"/>
    <w:rsid w:val="00450570"/>
    <w:rsid w:val="004517FB"/>
    <w:rsid w:val="0045219C"/>
    <w:rsid w:val="004532A5"/>
    <w:rsid w:val="0045374B"/>
    <w:rsid w:val="00460354"/>
    <w:rsid w:val="0046077D"/>
    <w:rsid w:val="00460A06"/>
    <w:rsid w:val="004620C3"/>
    <w:rsid w:val="004639A6"/>
    <w:rsid w:val="00465AB0"/>
    <w:rsid w:val="00465D00"/>
    <w:rsid w:val="00465ED3"/>
    <w:rsid w:val="00466E76"/>
    <w:rsid w:val="00466E8E"/>
    <w:rsid w:val="004676D8"/>
    <w:rsid w:val="0047097F"/>
    <w:rsid w:val="004709CB"/>
    <w:rsid w:val="00470DB1"/>
    <w:rsid w:val="00471189"/>
    <w:rsid w:val="00471DC2"/>
    <w:rsid w:val="00473060"/>
    <w:rsid w:val="00473583"/>
    <w:rsid w:val="00473846"/>
    <w:rsid w:val="0047539F"/>
    <w:rsid w:val="00476F5D"/>
    <w:rsid w:val="004802E2"/>
    <w:rsid w:val="00480E7E"/>
    <w:rsid w:val="00482CD0"/>
    <w:rsid w:val="0048382F"/>
    <w:rsid w:val="00483EC6"/>
    <w:rsid w:val="00484504"/>
    <w:rsid w:val="0048485F"/>
    <w:rsid w:val="00485B64"/>
    <w:rsid w:val="00485EA6"/>
    <w:rsid w:val="0048667F"/>
    <w:rsid w:val="0049037E"/>
    <w:rsid w:val="00490579"/>
    <w:rsid w:val="00490580"/>
    <w:rsid w:val="0049160F"/>
    <w:rsid w:val="00492089"/>
    <w:rsid w:val="00495069"/>
    <w:rsid w:val="00495E81"/>
    <w:rsid w:val="00495F73"/>
    <w:rsid w:val="00496E5D"/>
    <w:rsid w:val="004970AB"/>
    <w:rsid w:val="0049752B"/>
    <w:rsid w:val="004975F5"/>
    <w:rsid w:val="004A06C5"/>
    <w:rsid w:val="004A0BB9"/>
    <w:rsid w:val="004A0D9E"/>
    <w:rsid w:val="004A4897"/>
    <w:rsid w:val="004A53D2"/>
    <w:rsid w:val="004A542E"/>
    <w:rsid w:val="004A7ED1"/>
    <w:rsid w:val="004B1EFF"/>
    <w:rsid w:val="004B22AC"/>
    <w:rsid w:val="004B33B7"/>
    <w:rsid w:val="004B3433"/>
    <w:rsid w:val="004B37DF"/>
    <w:rsid w:val="004B3AC8"/>
    <w:rsid w:val="004B3C22"/>
    <w:rsid w:val="004B3D92"/>
    <w:rsid w:val="004B5823"/>
    <w:rsid w:val="004B6522"/>
    <w:rsid w:val="004B69ED"/>
    <w:rsid w:val="004B7E97"/>
    <w:rsid w:val="004C09E6"/>
    <w:rsid w:val="004C0EE5"/>
    <w:rsid w:val="004C1BA6"/>
    <w:rsid w:val="004C30D8"/>
    <w:rsid w:val="004C3548"/>
    <w:rsid w:val="004C3700"/>
    <w:rsid w:val="004C3D0C"/>
    <w:rsid w:val="004C3FD8"/>
    <w:rsid w:val="004C663C"/>
    <w:rsid w:val="004C68C5"/>
    <w:rsid w:val="004C6C7B"/>
    <w:rsid w:val="004D0496"/>
    <w:rsid w:val="004D1AB5"/>
    <w:rsid w:val="004D1FFF"/>
    <w:rsid w:val="004D2C86"/>
    <w:rsid w:val="004D682C"/>
    <w:rsid w:val="004D799A"/>
    <w:rsid w:val="004E062C"/>
    <w:rsid w:val="004E1CBE"/>
    <w:rsid w:val="004E1F3C"/>
    <w:rsid w:val="004E1FC9"/>
    <w:rsid w:val="004E3C89"/>
    <w:rsid w:val="004E4D03"/>
    <w:rsid w:val="004E6B4B"/>
    <w:rsid w:val="004E7AFC"/>
    <w:rsid w:val="004E7DDB"/>
    <w:rsid w:val="004F05F9"/>
    <w:rsid w:val="004F1929"/>
    <w:rsid w:val="004F1A4A"/>
    <w:rsid w:val="004F3A34"/>
    <w:rsid w:val="004F485F"/>
    <w:rsid w:val="004F6A4F"/>
    <w:rsid w:val="004F6D16"/>
    <w:rsid w:val="0050237F"/>
    <w:rsid w:val="00503213"/>
    <w:rsid w:val="005035D0"/>
    <w:rsid w:val="00505EA5"/>
    <w:rsid w:val="00506106"/>
    <w:rsid w:val="00506205"/>
    <w:rsid w:val="00506F0B"/>
    <w:rsid w:val="00510829"/>
    <w:rsid w:val="00511835"/>
    <w:rsid w:val="005118E7"/>
    <w:rsid w:val="005134A9"/>
    <w:rsid w:val="00513560"/>
    <w:rsid w:val="005146C3"/>
    <w:rsid w:val="00517D8C"/>
    <w:rsid w:val="0052041E"/>
    <w:rsid w:val="00521722"/>
    <w:rsid w:val="0052210D"/>
    <w:rsid w:val="005239DC"/>
    <w:rsid w:val="00524DE6"/>
    <w:rsid w:val="00524F75"/>
    <w:rsid w:val="00527773"/>
    <w:rsid w:val="00530E66"/>
    <w:rsid w:val="005311F7"/>
    <w:rsid w:val="00531776"/>
    <w:rsid w:val="00533173"/>
    <w:rsid w:val="00534330"/>
    <w:rsid w:val="00536E7D"/>
    <w:rsid w:val="00537C07"/>
    <w:rsid w:val="00537FBA"/>
    <w:rsid w:val="005410A5"/>
    <w:rsid w:val="005414A5"/>
    <w:rsid w:val="00542D48"/>
    <w:rsid w:val="005434B9"/>
    <w:rsid w:val="00543A04"/>
    <w:rsid w:val="005443BC"/>
    <w:rsid w:val="00544BC4"/>
    <w:rsid w:val="00545512"/>
    <w:rsid w:val="00545A2C"/>
    <w:rsid w:val="00546406"/>
    <w:rsid w:val="005520AC"/>
    <w:rsid w:val="00552E62"/>
    <w:rsid w:val="005543E4"/>
    <w:rsid w:val="00555168"/>
    <w:rsid w:val="0055555C"/>
    <w:rsid w:val="00556183"/>
    <w:rsid w:val="00556228"/>
    <w:rsid w:val="0055715E"/>
    <w:rsid w:val="005573AA"/>
    <w:rsid w:val="00560091"/>
    <w:rsid w:val="005603D5"/>
    <w:rsid w:val="005605AD"/>
    <w:rsid w:val="00560956"/>
    <w:rsid w:val="0056227B"/>
    <w:rsid w:val="00563678"/>
    <w:rsid w:val="005642A1"/>
    <w:rsid w:val="005650F2"/>
    <w:rsid w:val="00565699"/>
    <w:rsid w:val="00566300"/>
    <w:rsid w:val="00566A9E"/>
    <w:rsid w:val="00566E79"/>
    <w:rsid w:val="00567C90"/>
    <w:rsid w:val="00570821"/>
    <w:rsid w:val="00570ACF"/>
    <w:rsid w:val="0057173B"/>
    <w:rsid w:val="00571819"/>
    <w:rsid w:val="00571B73"/>
    <w:rsid w:val="005728DD"/>
    <w:rsid w:val="005740F8"/>
    <w:rsid w:val="00575CB0"/>
    <w:rsid w:val="005773F1"/>
    <w:rsid w:val="0058085C"/>
    <w:rsid w:val="00580A19"/>
    <w:rsid w:val="00581467"/>
    <w:rsid w:val="005814E5"/>
    <w:rsid w:val="00582EE6"/>
    <w:rsid w:val="005841EB"/>
    <w:rsid w:val="0058446C"/>
    <w:rsid w:val="00584770"/>
    <w:rsid w:val="00585163"/>
    <w:rsid w:val="00585CF1"/>
    <w:rsid w:val="00586070"/>
    <w:rsid w:val="00587CA7"/>
    <w:rsid w:val="005907F7"/>
    <w:rsid w:val="0059175D"/>
    <w:rsid w:val="00591844"/>
    <w:rsid w:val="0059590A"/>
    <w:rsid w:val="00596909"/>
    <w:rsid w:val="00597FD7"/>
    <w:rsid w:val="005A0510"/>
    <w:rsid w:val="005A07B5"/>
    <w:rsid w:val="005A0E3E"/>
    <w:rsid w:val="005A135C"/>
    <w:rsid w:val="005A25AE"/>
    <w:rsid w:val="005A452D"/>
    <w:rsid w:val="005A51F5"/>
    <w:rsid w:val="005A63A9"/>
    <w:rsid w:val="005A7919"/>
    <w:rsid w:val="005B22F4"/>
    <w:rsid w:val="005B22F9"/>
    <w:rsid w:val="005B2A5B"/>
    <w:rsid w:val="005B2FB6"/>
    <w:rsid w:val="005B3D45"/>
    <w:rsid w:val="005B4622"/>
    <w:rsid w:val="005B488C"/>
    <w:rsid w:val="005B4B84"/>
    <w:rsid w:val="005B4CAF"/>
    <w:rsid w:val="005B549F"/>
    <w:rsid w:val="005B5FE2"/>
    <w:rsid w:val="005B7655"/>
    <w:rsid w:val="005C1B0E"/>
    <w:rsid w:val="005C2002"/>
    <w:rsid w:val="005C2A22"/>
    <w:rsid w:val="005C3D48"/>
    <w:rsid w:val="005C4686"/>
    <w:rsid w:val="005C46EF"/>
    <w:rsid w:val="005C5D0D"/>
    <w:rsid w:val="005C7544"/>
    <w:rsid w:val="005D0945"/>
    <w:rsid w:val="005D1AAC"/>
    <w:rsid w:val="005D20E3"/>
    <w:rsid w:val="005D2383"/>
    <w:rsid w:val="005D2C51"/>
    <w:rsid w:val="005D2D92"/>
    <w:rsid w:val="005D395B"/>
    <w:rsid w:val="005D438A"/>
    <w:rsid w:val="005D60A5"/>
    <w:rsid w:val="005D6A25"/>
    <w:rsid w:val="005D6D28"/>
    <w:rsid w:val="005D78C6"/>
    <w:rsid w:val="005D7D64"/>
    <w:rsid w:val="005E0276"/>
    <w:rsid w:val="005E21FF"/>
    <w:rsid w:val="005E45A4"/>
    <w:rsid w:val="005E5FEF"/>
    <w:rsid w:val="005F1980"/>
    <w:rsid w:val="005F2197"/>
    <w:rsid w:val="005F2D48"/>
    <w:rsid w:val="005F36CA"/>
    <w:rsid w:val="005F3A8C"/>
    <w:rsid w:val="005F4079"/>
    <w:rsid w:val="005F4C2C"/>
    <w:rsid w:val="005F537C"/>
    <w:rsid w:val="005F597F"/>
    <w:rsid w:val="005F6AD2"/>
    <w:rsid w:val="005F6C8F"/>
    <w:rsid w:val="005F6CCA"/>
    <w:rsid w:val="005F6F58"/>
    <w:rsid w:val="005F7234"/>
    <w:rsid w:val="006022CF"/>
    <w:rsid w:val="00603050"/>
    <w:rsid w:val="00603160"/>
    <w:rsid w:val="00603623"/>
    <w:rsid w:val="00603800"/>
    <w:rsid w:val="0060424D"/>
    <w:rsid w:val="00604830"/>
    <w:rsid w:val="00604E1A"/>
    <w:rsid w:val="00605EE1"/>
    <w:rsid w:val="00606551"/>
    <w:rsid w:val="0060763B"/>
    <w:rsid w:val="00610B7C"/>
    <w:rsid w:val="00610E2F"/>
    <w:rsid w:val="00612395"/>
    <w:rsid w:val="00612AA4"/>
    <w:rsid w:val="006130CC"/>
    <w:rsid w:val="00615B2E"/>
    <w:rsid w:val="00617036"/>
    <w:rsid w:val="00617360"/>
    <w:rsid w:val="00617452"/>
    <w:rsid w:val="0062022D"/>
    <w:rsid w:val="00620605"/>
    <w:rsid w:val="006211F1"/>
    <w:rsid w:val="0062281E"/>
    <w:rsid w:val="00622DD0"/>
    <w:rsid w:val="00626C21"/>
    <w:rsid w:val="00627409"/>
    <w:rsid w:val="006308BA"/>
    <w:rsid w:val="00631C5F"/>
    <w:rsid w:val="006347D8"/>
    <w:rsid w:val="00635FAA"/>
    <w:rsid w:val="00637941"/>
    <w:rsid w:val="00637E08"/>
    <w:rsid w:val="00637FFA"/>
    <w:rsid w:val="00640728"/>
    <w:rsid w:val="00640D53"/>
    <w:rsid w:val="00641154"/>
    <w:rsid w:val="006422D0"/>
    <w:rsid w:val="00645465"/>
    <w:rsid w:val="006456D9"/>
    <w:rsid w:val="00645C5D"/>
    <w:rsid w:val="00645F20"/>
    <w:rsid w:val="006463E0"/>
    <w:rsid w:val="00650255"/>
    <w:rsid w:val="00653E88"/>
    <w:rsid w:val="0065403E"/>
    <w:rsid w:val="00654220"/>
    <w:rsid w:val="0065430C"/>
    <w:rsid w:val="00654A5F"/>
    <w:rsid w:val="00655A29"/>
    <w:rsid w:val="00656F46"/>
    <w:rsid w:val="006577D7"/>
    <w:rsid w:val="006629B1"/>
    <w:rsid w:val="006636DF"/>
    <w:rsid w:val="00663A6C"/>
    <w:rsid w:val="00663FBC"/>
    <w:rsid w:val="00664941"/>
    <w:rsid w:val="00664C10"/>
    <w:rsid w:val="00665A26"/>
    <w:rsid w:val="006661C0"/>
    <w:rsid w:val="006679F0"/>
    <w:rsid w:val="00672265"/>
    <w:rsid w:val="00672CA5"/>
    <w:rsid w:val="0067447B"/>
    <w:rsid w:val="006752E3"/>
    <w:rsid w:val="0067546C"/>
    <w:rsid w:val="00677DCE"/>
    <w:rsid w:val="006802EE"/>
    <w:rsid w:val="006802FD"/>
    <w:rsid w:val="00680B87"/>
    <w:rsid w:val="00680BB0"/>
    <w:rsid w:val="00681732"/>
    <w:rsid w:val="0068203F"/>
    <w:rsid w:val="00682688"/>
    <w:rsid w:val="00683908"/>
    <w:rsid w:val="00683A02"/>
    <w:rsid w:val="00683F1C"/>
    <w:rsid w:val="00684F38"/>
    <w:rsid w:val="00686042"/>
    <w:rsid w:val="0068732F"/>
    <w:rsid w:val="00687CA8"/>
    <w:rsid w:val="0069034E"/>
    <w:rsid w:val="006907B3"/>
    <w:rsid w:val="006910A3"/>
    <w:rsid w:val="0069181A"/>
    <w:rsid w:val="00692C7C"/>
    <w:rsid w:val="006930D9"/>
    <w:rsid w:val="006932C0"/>
    <w:rsid w:val="00694950"/>
    <w:rsid w:val="0069510D"/>
    <w:rsid w:val="006959D7"/>
    <w:rsid w:val="006A157A"/>
    <w:rsid w:val="006A2532"/>
    <w:rsid w:val="006A2836"/>
    <w:rsid w:val="006A34DF"/>
    <w:rsid w:val="006A56D1"/>
    <w:rsid w:val="006A5896"/>
    <w:rsid w:val="006A5AC6"/>
    <w:rsid w:val="006A67D0"/>
    <w:rsid w:val="006A79A9"/>
    <w:rsid w:val="006A7D48"/>
    <w:rsid w:val="006B09DC"/>
    <w:rsid w:val="006B1594"/>
    <w:rsid w:val="006B17AC"/>
    <w:rsid w:val="006B209F"/>
    <w:rsid w:val="006B4C17"/>
    <w:rsid w:val="006B54D5"/>
    <w:rsid w:val="006B581E"/>
    <w:rsid w:val="006B5D08"/>
    <w:rsid w:val="006B6E6D"/>
    <w:rsid w:val="006B7935"/>
    <w:rsid w:val="006C03E8"/>
    <w:rsid w:val="006C0720"/>
    <w:rsid w:val="006C17FF"/>
    <w:rsid w:val="006C2DDF"/>
    <w:rsid w:val="006C3995"/>
    <w:rsid w:val="006C4FA3"/>
    <w:rsid w:val="006C586D"/>
    <w:rsid w:val="006C6523"/>
    <w:rsid w:val="006C6921"/>
    <w:rsid w:val="006C6CAE"/>
    <w:rsid w:val="006C79D5"/>
    <w:rsid w:val="006D071E"/>
    <w:rsid w:val="006D0C08"/>
    <w:rsid w:val="006D12BF"/>
    <w:rsid w:val="006D1FCA"/>
    <w:rsid w:val="006D20A2"/>
    <w:rsid w:val="006D25C0"/>
    <w:rsid w:val="006D2C88"/>
    <w:rsid w:val="006D32C4"/>
    <w:rsid w:val="006D3754"/>
    <w:rsid w:val="006D3C90"/>
    <w:rsid w:val="006D3F10"/>
    <w:rsid w:val="006D511E"/>
    <w:rsid w:val="006D5CE8"/>
    <w:rsid w:val="006D6E85"/>
    <w:rsid w:val="006D70B1"/>
    <w:rsid w:val="006D72EE"/>
    <w:rsid w:val="006D7B77"/>
    <w:rsid w:val="006E18DE"/>
    <w:rsid w:val="006E52CF"/>
    <w:rsid w:val="006E608E"/>
    <w:rsid w:val="006E609A"/>
    <w:rsid w:val="006E6479"/>
    <w:rsid w:val="006E6C0E"/>
    <w:rsid w:val="006E70D1"/>
    <w:rsid w:val="006E7276"/>
    <w:rsid w:val="006E72F5"/>
    <w:rsid w:val="006F0925"/>
    <w:rsid w:val="006F0C4A"/>
    <w:rsid w:val="006F16F1"/>
    <w:rsid w:val="006F1809"/>
    <w:rsid w:val="006F2890"/>
    <w:rsid w:val="006F30EF"/>
    <w:rsid w:val="006F3F82"/>
    <w:rsid w:val="006F5351"/>
    <w:rsid w:val="006F557E"/>
    <w:rsid w:val="006F56B8"/>
    <w:rsid w:val="006F6E05"/>
    <w:rsid w:val="00700497"/>
    <w:rsid w:val="007005AD"/>
    <w:rsid w:val="00700753"/>
    <w:rsid w:val="00702040"/>
    <w:rsid w:val="007039F3"/>
    <w:rsid w:val="0070542E"/>
    <w:rsid w:val="007065C5"/>
    <w:rsid w:val="007075B6"/>
    <w:rsid w:val="00707F7E"/>
    <w:rsid w:val="00710506"/>
    <w:rsid w:val="00710B24"/>
    <w:rsid w:val="0071118C"/>
    <w:rsid w:val="0071196A"/>
    <w:rsid w:val="007120D0"/>
    <w:rsid w:val="0071362C"/>
    <w:rsid w:val="0071535C"/>
    <w:rsid w:val="007157D4"/>
    <w:rsid w:val="007162D2"/>
    <w:rsid w:val="00716679"/>
    <w:rsid w:val="00716B17"/>
    <w:rsid w:val="007170A1"/>
    <w:rsid w:val="00720142"/>
    <w:rsid w:val="00720157"/>
    <w:rsid w:val="00720BA3"/>
    <w:rsid w:val="00721C55"/>
    <w:rsid w:val="00723B10"/>
    <w:rsid w:val="0072587C"/>
    <w:rsid w:val="00727CD2"/>
    <w:rsid w:val="007303BF"/>
    <w:rsid w:val="0073159C"/>
    <w:rsid w:val="00733BD0"/>
    <w:rsid w:val="0073488C"/>
    <w:rsid w:val="00734A99"/>
    <w:rsid w:val="00735303"/>
    <w:rsid w:val="00735717"/>
    <w:rsid w:val="00737C74"/>
    <w:rsid w:val="00737E1D"/>
    <w:rsid w:val="007401F1"/>
    <w:rsid w:val="00740D1D"/>
    <w:rsid w:val="00740E2D"/>
    <w:rsid w:val="00741387"/>
    <w:rsid w:val="00742915"/>
    <w:rsid w:val="007437DC"/>
    <w:rsid w:val="00744456"/>
    <w:rsid w:val="00745033"/>
    <w:rsid w:val="0074527F"/>
    <w:rsid w:val="00745EBD"/>
    <w:rsid w:val="007467BA"/>
    <w:rsid w:val="007467FB"/>
    <w:rsid w:val="007546C6"/>
    <w:rsid w:val="0075499D"/>
    <w:rsid w:val="0075611C"/>
    <w:rsid w:val="00757149"/>
    <w:rsid w:val="0075750A"/>
    <w:rsid w:val="00757547"/>
    <w:rsid w:val="007604ED"/>
    <w:rsid w:val="00760B24"/>
    <w:rsid w:val="00761155"/>
    <w:rsid w:val="0076118D"/>
    <w:rsid w:val="007614A3"/>
    <w:rsid w:val="0076153F"/>
    <w:rsid w:val="007624A5"/>
    <w:rsid w:val="00764E17"/>
    <w:rsid w:val="00767B28"/>
    <w:rsid w:val="00767F36"/>
    <w:rsid w:val="00767F7F"/>
    <w:rsid w:val="00770033"/>
    <w:rsid w:val="007702B2"/>
    <w:rsid w:val="00771393"/>
    <w:rsid w:val="0077194C"/>
    <w:rsid w:val="00772141"/>
    <w:rsid w:val="00772367"/>
    <w:rsid w:val="007723CB"/>
    <w:rsid w:val="0077340C"/>
    <w:rsid w:val="007735D0"/>
    <w:rsid w:val="00774560"/>
    <w:rsid w:val="00774CE7"/>
    <w:rsid w:val="00776787"/>
    <w:rsid w:val="007776C7"/>
    <w:rsid w:val="00780324"/>
    <w:rsid w:val="00780530"/>
    <w:rsid w:val="0078111A"/>
    <w:rsid w:val="00781134"/>
    <w:rsid w:val="00781AC4"/>
    <w:rsid w:val="00781F9F"/>
    <w:rsid w:val="00781FC9"/>
    <w:rsid w:val="00783454"/>
    <w:rsid w:val="00783813"/>
    <w:rsid w:val="00783868"/>
    <w:rsid w:val="007901B8"/>
    <w:rsid w:val="007903F0"/>
    <w:rsid w:val="00791B25"/>
    <w:rsid w:val="007921BD"/>
    <w:rsid w:val="007934CD"/>
    <w:rsid w:val="00794AEF"/>
    <w:rsid w:val="00794B25"/>
    <w:rsid w:val="00797AF7"/>
    <w:rsid w:val="007A17CF"/>
    <w:rsid w:val="007A2D27"/>
    <w:rsid w:val="007A5AF9"/>
    <w:rsid w:val="007A688B"/>
    <w:rsid w:val="007A72C1"/>
    <w:rsid w:val="007A79E4"/>
    <w:rsid w:val="007B08DB"/>
    <w:rsid w:val="007B0F09"/>
    <w:rsid w:val="007B1CC9"/>
    <w:rsid w:val="007B2037"/>
    <w:rsid w:val="007B2079"/>
    <w:rsid w:val="007B2728"/>
    <w:rsid w:val="007B3343"/>
    <w:rsid w:val="007B3E55"/>
    <w:rsid w:val="007B4B29"/>
    <w:rsid w:val="007B5A9C"/>
    <w:rsid w:val="007B5C56"/>
    <w:rsid w:val="007B5F3A"/>
    <w:rsid w:val="007B6072"/>
    <w:rsid w:val="007B7915"/>
    <w:rsid w:val="007B7C63"/>
    <w:rsid w:val="007C0EAC"/>
    <w:rsid w:val="007C10E9"/>
    <w:rsid w:val="007C19F2"/>
    <w:rsid w:val="007C1C01"/>
    <w:rsid w:val="007C2545"/>
    <w:rsid w:val="007C3156"/>
    <w:rsid w:val="007C50A5"/>
    <w:rsid w:val="007C51B5"/>
    <w:rsid w:val="007C5E56"/>
    <w:rsid w:val="007C6704"/>
    <w:rsid w:val="007C6E46"/>
    <w:rsid w:val="007D131F"/>
    <w:rsid w:val="007D1690"/>
    <w:rsid w:val="007D2335"/>
    <w:rsid w:val="007D359D"/>
    <w:rsid w:val="007D43C9"/>
    <w:rsid w:val="007D4B20"/>
    <w:rsid w:val="007D5509"/>
    <w:rsid w:val="007D5789"/>
    <w:rsid w:val="007D5AD0"/>
    <w:rsid w:val="007D5C52"/>
    <w:rsid w:val="007D6997"/>
    <w:rsid w:val="007D7135"/>
    <w:rsid w:val="007E1B93"/>
    <w:rsid w:val="007E1CB4"/>
    <w:rsid w:val="007E2C86"/>
    <w:rsid w:val="007E2E90"/>
    <w:rsid w:val="007E3587"/>
    <w:rsid w:val="007E4215"/>
    <w:rsid w:val="007E486A"/>
    <w:rsid w:val="007E49E1"/>
    <w:rsid w:val="007E4A72"/>
    <w:rsid w:val="007E51B8"/>
    <w:rsid w:val="007E6823"/>
    <w:rsid w:val="007E7C5B"/>
    <w:rsid w:val="007F0502"/>
    <w:rsid w:val="007F07E0"/>
    <w:rsid w:val="007F0A29"/>
    <w:rsid w:val="007F0C9D"/>
    <w:rsid w:val="007F1170"/>
    <w:rsid w:val="007F1B03"/>
    <w:rsid w:val="007F23F9"/>
    <w:rsid w:val="007F24D5"/>
    <w:rsid w:val="007F3186"/>
    <w:rsid w:val="007F3463"/>
    <w:rsid w:val="007F4767"/>
    <w:rsid w:val="007F4E3B"/>
    <w:rsid w:val="007F619C"/>
    <w:rsid w:val="007F6BA6"/>
    <w:rsid w:val="007F7C29"/>
    <w:rsid w:val="00800DF4"/>
    <w:rsid w:val="00802A26"/>
    <w:rsid w:val="00802B2B"/>
    <w:rsid w:val="00804FE2"/>
    <w:rsid w:val="00805AEE"/>
    <w:rsid w:val="00806216"/>
    <w:rsid w:val="00806B4A"/>
    <w:rsid w:val="00806C42"/>
    <w:rsid w:val="00812A63"/>
    <w:rsid w:val="00814045"/>
    <w:rsid w:val="008153E0"/>
    <w:rsid w:val="00815F6E"/>
    <w:rsid w:val="0081745B"/>
    <w:rsid w:val="00817870"/>
    <w:rsid w:val="00817FE1"/>
    <w:rsid w:val="0082006B"/>
    <w:rsid w:val="00820120"/>
    <w:rsid w:val="00820EAF"/>
    <w:rsid w:val="0082176C"/>
    <w:rsid w:val="0082239C"/>
    <w:rsid w:val="00822ACA"/>
    <w:rsid w:val="00824FED"/>
    <w:rsid w:val="00825835"/>
    <w:rsid w:val="00827DB6"/>
    <w:rsid w:val="00827F70"/>
    <w:rsid w:val="00831843"/>
    <w:rsid w:val="00831D90"/>
    <w:rsid w:val="00832436"/>
    <w:rsid w:val="00833C63"/>
    <w:rsid w:val="00833E2D"/>
    <w:rsid w:val="00834BA7"/>
    <w:rsid w:val="0083567E"/>
    <w:rsid w:val="00836A2B"/>
    <w:rsid w:val="00836D4F"/>
    <w:rsid w:val="00840709"/>
    <w:rsid w:val="00840E6D"/>
    <w:rsid w:val="0084164E"/>
    <w:rsid w:val="00841693"/>
    <w:rsid w:val="00841E88"/>
    <w:rsid w:val="008428C9"/>
    <w:rsid w:val="00842C50"/>
    <w:rsid w:val="008443E7"/>
    <w:rsid w:val="008448BF"/>
    <w:rsid w:val="008457C6"/>
    <w:rsid w:val="00845BC2"/>
    <w:rsid w:val="00845DB6"/>
    <w:rsid w:val="0084664C"/>
    <w:rsid w:val="00846B0C"/>
    <w:rsid w:val="00847DBE"/>
    <w:rsid w:val="0085038E"/>
    <w:rsid w:val="00850D79"/>
    <w:rsid w:val="0085185A"/>
    <w:rsid w:val="00852003"/>
    <w:rsid w:val="0085245B"/>
    <w:rsid w:val="00852C67"/>
    <w:rsid w:val="00853164"/>
    <w:rsid w:val="008532ED"/>
    <w:rsid w:val="00855B3B"/>
    <w:rsid w:val="00857472"/>
    <w:rsid w:val="008611D9"/>
    <w:rsid w:val="0086345E"/>
    <w:rsid w:val="00863717"/>
    <w:rsid w:val="00864BEC"/>
    <w:rsid w:val="00865378"/>
    <w:rsid w:val="00865C34"/>
    <w:rsid w:val="00866EB3"/>
    <w:rsid w:val="00866FA2"/>
    <w:rsid w:val="008672BF"/>
    <w:rsid w:val="0086732A"/>
    <w:rsid w:val="00867C11"/>
    <w:rsid w:val="008710E1"/>
    <w:rsid w:val="008714E1"/>
    <w:rsid w:val="008716E8"/>
    <w:rsid w:val="00872C73"/>
    <w:rsid w:val="00872EDC"/>
    <w:rsid w:val="0087412D"/>
    <w:rsid w:val="0087496E"/>
    <w:rsid w:val="00874B04"/>
    <w:rsid w:val="0087509F"/>
    <w:rsid w:val="0087565A"/>
    <w:rsid w:val="008765E0"/>
    <w:rsid w:val="0088163A"/>
    <w:rsid w:val="00881F69"/>
    <w:rsid w:val="00882A08"/>
    <w:rsid w:val="0088332E"/>
    <w:rsid w:val="00883982"/>
    <w:rsid w:val="00884388"/>
    <w:rsid w:val="00884D95"/>
    <w:rsid w:val="00885994"/>
    <w:rsid w:val="00886CF5"/>
    <w:rsid w:val="0088778B"/>
    <w:rsid w:val="00887961"/>
    <w:rsid w:val="00892643"/>
    <w:rsid w:val="0089265A"/>
    <w:rsid w:val="008955B7"/>
    <w:rsid w:val="00895CF5"/>
    <w:rsid w:val="008961E4"/>
    <w:rsid w:val="008970D9"/>
    <w:rsid w:val="0089729C"/>
    <w:rsid w:val="008A0789"/>
    <w:rsid w:val="008A09EA"/>
    <w:rsid w:val="008A1376"/>
    <w:rsid w:val="008A2965"/>
    <w:rsid w:val="008A306A"/>
    <w:rsid w:val="008A37D6"/>
    <w:rsid w:val="008A415B"/>
    <w:rsid w:val="008A44FF"/>
    <w:rsid w:val="008A475D"/>
    <w:rsid w:val="008A5710"/>
    <w:rsid w:val="008A57F3"/>
    <w:rsid w:val="008A58F5"/>
    <w:rsid w:val="008A6A49"/>
    <w:rsid w:val="008B1703"/>
    <w:rsid w:val="008B2142"/>
    <w:rsid w:val="008B3E7F"/>
    <w:rsid w:val="008B637B"/>
    <w:rsid w:val="008B658C"/>
    <w:rsid w:val="008B69C0"/>
    <w:rsid w:val="008B6DAB"/>
    <w:rsid w:val="008B7654"/>
    <w:rsid w:val="008B7A84"/>
    <w:rsid w:val="008B7ACA"/>
    <w:rsid w:val="008C03BA"/>
    <w:rsid w:val="008C0BCD"/>
    <w:rsid w:val="008C1880"/>
    <w:rsid w:val="008C2574"/>
    <w:rsid w:val="008C2E3E"/>
    <w:rsid w:val="008C3423"/>
    <w:rsid w:val="008C3B2A"/>
    <w:rsid w:val="008C3C49"/>
    <w:rsid w:val="008C4701"/>
    <w:rsid w:val="008C5000"/>
    <w:rsid w:val="008C57CE"/>
    <w:rsid w:val="008C6E09"/>
    <w:rsid w:val="008C7808"/>
    <w:rsid w:val="008C7D6D"/>
    <w:rsid w:val="008D0538"/>
    <w:rsid w:val="008D25CA"/>
    <w:rsid w:val="008D3B86"/>
    <w:rsid w:val="008D5971"/>
    <w:rsid w:val="008D70B0"/>
    <w:rsid w:val="008E0B71"/>
    <w:rsid w:val="008E0C39"/>
    <w:rsid w:val="008E14BB"/>
    <w:rsid w:val="008E18D4"/>
    <w:rsid w:val="008E1BBB"/>
    <w:rsid w:val="008E2B87"/>
    <w:rsid w:val="008E3C2D"/>
    <w:rsid w:val="008E4684"/>
    <w:rsid w:val="008E4FFD"/>
    <w:rsid w:val="008E7D31"/>
    <w:rsid w:val="008F07F4"/>
    <w:rsid w:val="008F1988"/>
    <w:rsid w:val="008F311B"/>
    <w:rsid w:val="008F3AA1"/>
    <w:rsid w:val="008F40FD"/>
    <w:rsid w:val="008F4CCB"/>
    <w:rsid w:val="008F4EE3"/>
    <w:rsid w:val="008F605D"/>
    <w:rsid w:val="008F693F"/>
    <w:rsid w:val="008F7824"/>
    <w:rsid w:val="009006FD"/>
    <w:rsid w:val="00900786"/>
    <w:rsid w:val="0090136E"/>
    <w:rsid w:val="00902685"/>
    <w:rsid w:val="00902E70"/>
    <w:rsid w:val="00903CAA"/>
    <w:rsid w:val="00904F4E"/>
    <w:rsid w:val="00904FC2"/>
    <w:rsid w:val="0090565D"/>
    <w:rsid w:val="009060F7"/>
    <w:rsid w:val="009076D3"/>
    <w:rsid w:val="009077EC"/>
    <w:rsid w:val="00910845"/>
    <w:rsid w:val="00911156"/>
    <w:rsid w:val="009114FA"/>
    <w:rsid w:val="00911A5B"/>
    <w:rsid w:val="00912B64"/>
    <w:rsid w:val="00913CFF"/>
    <w:rsid w:val="00914968"/>
    <w:rsid w:val="00914F29"/>
    <w:rsid w:val="00915976"/>
    <w:rsid w:val="009161E7"/>
    <w:rsid w:val="009168A3"/>
    <w:rsid w:val="00916EF5"/>
    <w:rsid w:val="009170F7"/>
    <w:rsid w:val="009208D4"/>
    <w:rsid w:val="00921F83"/>
    <w:rsid w:val="00923CDA"/>
    <w:rsid w:val="00924A02"/>
    <w:rsid w:val="00924F1A"/>
    <w:rsid w:val="00925CC7"/>
    <w:rsid w:val="00925E3B"/>
    <w:rsid w:val="00925E41"/>
    <w:rsid w:val="0092704C"/>
    <w:rsid w:val="009273A0"/>
    <w:rsid w:val="00927677"/>
    <w:rsid w:val="0093064B"/>
    <w:rsid w:val="00931702"/>
    <w:rsid w:val="0093188D"/>
    <w:rsid w:val="00931A1D"/>
    <w:rsid w:val="009323A3"/>
    <w:rsid w:val="009325FE"/>
    <w:rsid w:val="009327E0"/>
    <w:rsid w:val="009353D2"/>
    <w:rsid w:val="0093571C"/>
    <w:rsid w:val="00935826"/>
    <w:rsid w:val="00935F95"/>
    <w:rsid w:val="0093650F"/>
    <w:rsid w:val="00936559"/>
    <w:rsid w:val="00936722"/>
    <w:rsid w:val="00937BEA"/>
    <w:rsid w:val="00940817"/>
    <w:rsid w:val="0094129E"/>
    <w:rsid w:val="00942448"/>
    <w:rsid w:val="00942D56"/>
    <w:rsid w:val="0094308D"/>
    <w:rsid w:val="0094311D"/>
    <w:rsid w:val="0094496F"/>
    <w:rsid w:val="00945F08"/>
    <w:rsid w:val="0094657A"/>
    <w:rsid w:val="009467E2"/>
    <w:rsid w:val="00947E76"/>
    <w:rsid w:val="009529C4"/>
    <w:rsid w:val="00953A44"/>
    <w:rsid w:val="00953DAF"/>
    <w:rsid w:val="00954057"/>
    <w:rsid w:val="009540E4"/>
    <w:rsid w:val="009550D7"/>
    <w:rsid w:val="00955259"/>
    <w:rsid w:val="00955C56"/>
    <w:rsid w:val="00955F39"/>
    <w:rsid w:val="009564CA"/>
    <w:rsid w:val="009570AA"/>
    <w:rsid w:val="00957A26"/>
    <w:rsid w:val="00960ED2"/>
    <w:rsid w:val="00963269"/>
    <w:rsid w:val="00963279"/>
    <w:rsid w:val="009649EF"/>
    <w:rsid w:val="009667DD"/>
    <w:rsid w:val="0097190B"/>
    <w:rsid w:val="009723B3"/>
    <w:rsid w:val="00972977"/>
    <w:rsid w:val="00973DDA"/>
    <w:rsid w:val="00974954"/>
    <w:rsid w:val="00974AC5"/>
    <w:rsid w:val="009755CA"/>
    <w:rsid w:val="009769EE"/>
    <w:rsid w:val="00976E33"/>
    <w:rsid w:val="009772B2"/>
    <w:rsid w:val="00980770"/>
    <w:rsid w:val="009808F7"/>
    <w:rsid w:val="00980C91"/>
    <w:rsid w:val="0098181D"/>
    <w:rsid w:val="00981994"/>
    <w:rsid w:val="00982058"/>
    <w:rsid w:val="00982AA0"/>
    <w:rsid w:val="009846A4"/>
    <w:rsid w:val="00984C19"/>
    <w:rsid w:val="009917F8"/>
    <w:rsid w:val="00992283"/>
    <w:rsid w:val="0099394F"/>
    <w:rsid w:val="00994D8C"/>
    <w:rsid w:val="00995557"/>
    <w:rsid w:val="00995CB9"/>
    <w:rsid w:val="00995F04"/>
    <w:rsid w:val="009974F6"/>
    <w:rsid w:val="009979D0"/>
    <w:rsid w:val="009A01CD"/>
    <w:rsid w:val="009A159F"/>
    <w:rsid w:val="009A24B9"/>
    <w:rsid w:val="009A297A"/>
    <w:rsid w:val="009A403E"/>
    <w:rsid w:val="009A4275"/>
    <w:rsid w:val="009A462B"/>
    <w:rsid w:val="009A5269"/>
    <w:rsid w:val="009A7B58"/>
    <w:rsid w:val="009B01D2"/>
    <w:rsid w:val="009B0334"/>
    <w:rsid w:val="009B0BDE"/>
    <w:rsid w:val="009B1154"/>
    <w:rsid w:val="009B12F5"/>
    <w:rsid w:val="009B1FC6"/>
    <w:rsid w:val="009B20BC"/>
    <w:rsid w:val="009B274E"/>
    <w:rsid w:val="009B33A4"/>
    <w:rsid w:val="009B351A"/>
    <w:rsid w:val="009B3F08"/>
    <w:rsid w:val="009B4B63"/>
    <w:rsid w:val="009B539D"/>
    <w:rsid w:val="009B5920"/>
    <w:rsid w:val="009C0E7A"/>
    <w:rsid w:val="009C24F2"/>
    <w:rsid w:val="009C5556"/>
    <w:rsid w:val="009C584A"/>
    <w:rsid w:val="009C63D6"/>
    <w:rsid w:val="009C64E7"/>
    <w:rsid w:val="009C7FB3"/>
    <w:rsid w:val="009D1649"/>
    <w:rsid w:val="009D2160"/>
    <w:rsid w:val="009D2A50"/>
    <w:rsid w:val="009D36A7"/>
    <w:rsid w:val="009D37E6"/>
    <w:rsid w:val="009D4CE8"/>
    <w:rsid w:val="009D5722"/>
    <w:rsid w:val="009D5F3F"/>
    <w:rsid w:val="009D79A9"/>
    <w:rsid w:val="009E0251"/>
    <w:rsid w:val="009E3667"/>
    <w:rsid w:val="009E472F"/>
    <w:rsid w:val="009E7080"/>
    <w:rsid w:val="009E7237"/>
    <w:rsid w:val="009F1AED"/>
    <w:rsid w:val="009F5E22"/>
    <w:rsid w:val="009F5EEB"/>
    <w:rsid w:val="009F7E12"/>
    <w:rsid w:val="00A0045C"/>
    <w:rsid w:val="00A005BB"/>
    <w:rsid w:val="00A00A67"/>
    <w:rsid w:val="00A00D73"/>
    <w:rsid w:val="00A00E49"/>
    <w:rsid w:val="00A010AE"/>
    <w:rsid w:val="00A01670"/>
    <w:rsid w:val="00A02098"/>
    <w:rsid w:val="00A025A8"/>
    <w:rsid w:val="00A03A7C"/>
    <w:rsid w:val="00A06AFE"/>
    <w:rsid w:val="00A07A8D"/>
    <w:rsid w:val="00A1164B"/>
    <w:rsid w:val="00A1237C"/>
    <w:rsid w:val="00A1338B"/>
    <w:rsid w:val="00A161CE"/>
    <w:rsid w:val="00A17144"/>
    <w:rsid w:val="00A20241"/>
    <w:rsid w:val="00A219B5"/>
    <w:rsid w:val="00A21B10"/>
    <w:rsid w:val="00A22FB0"/>
    <w:rsid w:val="00A23194"/>
    <w:rsid w:val="00A24755"/>
    <w:rsid w:val="00A2522C"/>
    <w:rsid w:val="00A25694"/>
    <w:rsid w:val="00A25AAC"/>
    <w:rsid w:val="00A26D6E"/>
    <w:rsid w:val="00A26EA2"/>
    <w:rsid w:val="00A27525"/>
    <w:rsid w:val="00A277E6"/>
    <w:rsid w:val="00A27C71"/>
    <w:rsid w:val="00A3081E"/>
    <w:rsid w:val="00A30FE3"/>
    <w:rsid w:val="00A31188"/>
    <w:rsid w:val="00A3125F"/>
    <w:rsid w:val="00A317C9"/>
    <w:rsid w:val="00A3254D"/>
    <w:rsid w:val="00A3264B"/>
    <w:rsid w:val="00A32C59"/>
    <w:rsid w:val="00A3417D"/>
    <w:rsid w:val="00A347B2"/>
    <w:rsid w:val="00A35255"/>
    <w:rsid w:val="00A359BC"/>
    <w:rsid w:val="00A36E90"/>
    <w:rsid w:val="00A375D5"/>
    <w:rsid w:val="00A37762"/>
    <w:rsid w:val="00A40A57"/>
    <w:rsid w:val="00A417C0"/>
    <w:rsid w:val="00A41F4B"/>
    <w:rsid w:val="00A4286B"/>
    <w:rsid w:val="00A43DFF"/>
    <w:rsid w:val="00A45C82"/>
    <w:rsid w:val="00A4663B"/>
    <w:rsid w:val="00A46FFE"/>
    <w:rsid w:val="00A50482"/>
    <w:rsid w:val="00A525A2"/>
    <w:rsid w:val="00A52FDD"/>
    <w:rsid w:val="00A53F43"/>
    <w:rsid w:val="00A54EAD"/>
    <w:rsid w:val="00A551EB"/>
    <w:rsid w:val="00A56696"/>
    <w:rsid w:val="00A60DF7"/>
    <w:rsid w:val="00A60E41"/>
    <w:rsid w:val="00A61F0F"/>
    <w:rsid w:val="00A646DA"/>
    <w:rsid w:val="00A64D24"/>
    <w:rsid w:val="00A64D61"/>
    <w:rsid w:val="00A65D5D"/>
    <w:rsid w:val="00A664FA"/>
    <w:rsid w:val="00A6708A"/>
    <w:rsid w:val="00A70E87"/>
    <w:rsid w:val="00A71506"/>
    <w:rsid w:val="00A716C3"/>
    <w:rsid w:val="00A720CC"/>
    <w:rsid w:val="00A73068"/>
    <w:rsid w:val="00A734B3"/>
    <w:rsid w:val="00A736C2"/>
    <w:rsid w:val="00A73753"/>
    <w:rsid w:val="00A73BE7"/>
    <w:rsid w:val="00A747E0"/>
    <w:rsid w:val="00A749FD"/>
    <w:rsid w:val="00A74CB5"/>
    <w:rsid w:val="00A807E1"/>
    <w:rsid w:val="00A8152C"/>
    <w:rsid w:val="00A8233C"/>
    <w:rsid w:val="00A84BFB"/>
    <w:rsid w:val="00A84E60"/>
    <w:rsid w:val="00A85006"/>
    <w:rsid w:val="00A85937"/>
    <w:rsid w:val="00A85BA5"/>
    <w:rsid w:val="00A868DD"/>
    <w:rsid w:val="00A86DD0"/>
    <w:rsid w:val="00A86EEC"/>
    <w:rsid w:val="00A87591"/>
    <w:rsid w:val="00A91724"/>
    <w:rsid w:val="00A9277A"/>
    <w:rsid w:val="00A94A24"/>
    <w:rsid w:val="00A96FC7"/>
    <w:rsid w:val="00AA0243"/>
    <w:rsid w:val="00AA11F9"/>
    <w:rsid w:val="00AA2F1E"/>
    <w:rsid w:val="00AA7A0E"/>
    <w:rsid w:val="00AB09C9"/>
    <w:rsid w:val="00AB1942"/>
    <w:rsid w:val="00AB2155"/>
    <w:rsid w:val="00AB21EF"/>
    <w:rsid w:val="00AB29FA"/>
    <w:rsid w:val="00AB4A89"/>
    <w:rsid w:val="00AB5098"/>
    <w:rsid w:val="00AB5510"/>
    <w:rsid w:val="00AB5977"/>
    <w:rsid w:val="00AB6DB8"/>
    <w:rsid w:val="00AB7414"/>
    <w:rsid w:val="00AB7785"/>
    <w:rsid w:val="00AB7A51"/>
    <w:rsid w:val="00AC0501"/>
    <w:rsid w:val="00AC20D1"/>
    <w:rsid w:val="00AC44E0"/>
    <w:rsid w:val="00AC5287"/>
    <w:rsid w:val="00AC69A6"/>
    <w:rsid w:val="00AC6FDB"/>
    <w:rsid w:val="00AC77FE"/>
    <w:rsid w:val="00AC7F31"/>
    <w:rsid w:val="00AD1069"/>
    <w:rsid w:val="00AD3582"/>
    <w:rsid w:val="00AD3B93"/>
    <w:rsid w:val="00AD4F24"/>
    <w:rsid w:val="00AD5B54"/>
    <w:rsid w:val="00AD5F33"/>
    <w:rsid w:val="00AD6478"/>
    <w:rsid w:val="00AD6570"/>
    <w:rsid w:val="00AD7863"/>
    <w:rsid w:val="00AD792F"/>
    <w:rsid w:val="00AE117A"/>
    <w:rsid w:val="00AE3870"/>
    <w:rsid w:val="00AE3A4C"/>
    <w:rsid w:val="00AE3C8C"/>
    <w:rsid w:val="00AE3F93"/>
    <w:rsid w:val="00AE41AB"/>
    <w:rsid w:val="00AE50F5"/>
    <w:rsid w:val="00AE5139"/>
    <w:rsid w:val="00AE6046"/>
    <w:rsid w:val="00AE71D5"/>
    <w:rsid w:val="00AF15A9"/>
    <w:rsid w:val="00AF19FC"/>
    <w:rsid w:val="00AF206C"/>
    <w:rsid w:val="00AF24D4"/>
    <w:rsid w:val="00AF32E2"/>
    <w:rsid w:val="00AF39CF"/>
    <w:rsid w:val="00AF4EF4"/>
    <w:rsid w:val="00AF4F2E"/>
    <w:rsid w:val="00AF68E0"/>
    <w:rsid w:val="00AF6AF6"/>
    <w:rsid w:val="00AF6C09"/>
    <w:rsid w:val="00B01040"/>
    <w:rsid w:val="00B01215"/>
    <w:rsid w:val="00B0213C"/>
    <w:rsid w:val="00B022A0"/>
    <w:rsid w:val="00B02345"/>
    <w:rsid w:val="00B030E7"/>
    <w:rsid w:val="00B05003"/>
    <w:rsid w:val="00B0590F"/>
    <w:rsid w:val="00B06203"/>
    <w:rsid w:val="00B06D2D"/>
    <w:rsid w:val="00B10EB0"/>
    <w:rsid w:val="00B113BE"/>
    <w:rsid w:val="00B1153A"/>
    <w:rsid w:val="00B11576"/>
    <w:rsid w:val="00B14C34"/>
    <w:rsid w:val="00B15189"/>
    <w:rsid w:val="00B15E0C"/>
    <w:rsid w:val="00B162A3"/>
    <w:rsid w:val="00B162ED"/>
    <w:rsid w:val="00B16E01"/>
    <w:rsid w:val="00B16FF8"/>
    <w:rsid w:val="00B172EC"/>
    <w:rsid w:val="00B207F8"/>
    <w:rsid w:val="00B2250B"/>
    <w:rsid w:val="00B26309"/>
    <w:rsid w:val="00B303FE"/>
    <w:rsid w:val="00B32891"/>
    <w:rsid w:val="00B32FD9"/>
    <w:rsid w:val="00B33858"/>
    <w:rsid w:val="00B34B78"/>
    <w:rsid w:val="00B35759"/>
    <w:rsid w:val="00B35C23"/>
    <w:rsid w:val="00B362E8"/>
    <w:rsid w:val="00B366E2"/>
    <w:rsid w:val="00B37322"/>
    <w:rsid w:val="00B37BDB"/>
    <w:rsid w:val="00B40711"/>
    <w:rsid w:val="00B40944"/>
    <w:rsid w:val="00B426AE"/>
    <w:rsid w:val="00B42E6C"/>
    <w:rsid w:val="00B43330"/>
    <w:rsid w:val="00B43C19"/>
    <w:rsid w:val="00B44C4D"/>
    <w:rsid w:val="00B4518F"/>
    <w:rsid w:val="00B456BF"/>
    <w:rsid w:val="00B46AE6"/>
    <w:rsid w:val="00B509DE"/>
    <w:rsid w:val="00B50B38"/>
    <w:rsid w:val="00B50F43"/>
    <w:rsid w:val="00B51130"/>
    <w:rsid w:val="00B51687"/>
    <w:rsid w:val="00B518A9"/>
    <w:rsid w:val="00B52471"/>
    <w:rsid w:val="00B526A2"/>
    <w:rsid w:val="00B52E7B"/>
    <w:rsid w:val="00B535E3"/>
    <w:rsid w:val="00B53A80"/>
    <w:rsid w:val="00B53A9B"/>
    <w:rsid w:val="00B54249"/>
    <w:rsid w:val="00B5553F"/>
    <w:rsid w:val="00B55654"/>
    <w:rsid w:val="00B55818"/>
    <w:rsid w:val="00B57380"/>
    <w:rsid w:val="00B57797"/>
    <w:rsid w:val="00B601F8"/>
    <w:rsid w:val="00B60212"/>
    <w:rsid w:val="00B61685"/>
    <w:rsid w:val="00B622DE"/>
    <w:rsid w:val="00B6285C"/>
    <w:rsid w:val="00B642E5"/>
    <w:rsid w:val="00B651F1"/>
    <w:rsid w:val="00B65287"/>
    <w:rsid w:val="00B65759"/>
    <w:rsid w:val="00B65D42"/>
    <w:rsid w:val="00B665CD"/>
    <w:rsid w:val="00B66DC8"/>
    <w:rsid w:val="00B701B2"/>
    <w:rsid w:val="00B701B4"/>
    <w:rsid w:val="00B70FC9"/>
    <w:rsid w:val="00B71A64"/>
    <w:rsid w:val="00B72008"/>
    <w:rsid w:val="00B73758"/>
    <w:rsid w:val="00B743C6"/>
    <w:rsid w:val="00B74EDD"/>
    <w:rsid w:val="00B75989"/>
    <w:rsid w:val="00B75992"/>
    <w:rsid w:val="00B80008"/>
    <w:rsid w:val="00B82092"/>
    <w:rsid w:val="00B8333E"/>
    <w:rsid w:val="00B84D56"/>
    <w:rsid w:val="00B8544B"/>
    <w:rsid w:val="00B854D5"/>
    <w:rsid w:val="00B86C14"/>
    <w:rsid w:val="00B90337"/>
    <w:rsid w:val="00B9050B"/>
    <w:rsid w:val="00B905F9"/>
    <w:rsid w:val="00B914C2"/>
    <w:rsid w:val="00B92453"/>
    <w:rsid w:val="00B931DE"/>
    <w:rsid w:val="00B93290"/>
    <w:rsid w:val="00B95549"/>
    <w:rsid w:val="00B97C38"/>
    <w:rsid w:val="00BA076F"/>
    <w:rsid w:val="00BA1003"/>
    <w:rsid w:val="00BA32EE"/>
    <w:rsid w:val="00BA417A"/>
    <w:rsid w:val="00BA4B27"/>
    <w:rsid w:val="00BA4E3D"/>
    <w:rsid w:val="00BA6A29"/>
    <w:rsid w:val="00BA7FC1"/>
    <w:rsid w:val="00BB01F8"/>
    <w:rsid w:val="00BB3E05"/>
    <w:rsid w:val="00BB5219"/>
    <w:rsid w:val="00BB524D"/>
    <w:rsid w:val="00BC0AD1"/>
    <w:rsid w:val="00BC0D9A"/>
    <w:rsid w:val="00BC10E4"/>
    <w:rsid w:val="00BC16E5"/>
    <w:rsid w:val="00BC2FA0"/>
    <w:rsid w:val="00BC432A"/>
    <w:rsid w:val="00BC447F"/>
    <w:rsid w:val="00BC638C"/>
    <w:rsid w:val="00BC699B"/>
    <w:rsid w:val="00BC7287"/>
    <w:rsid w:val="00BC79D7"/>
    <w:rsid w:val="00BC7E0F"/>
    <w:rsid w:val="00BD00E0"/>
    <w:rsid w:val="00BD2165"/>
    <w:rsid w:val="00BD277A"/>
    <w:rsid w:val="00BD300D"/>
    <w:rsid w:val="00BD3FCF"/>
    <w:rsid w:val="00BD54CA"/>
    <w:rsid w:val="00BD6D1E"/>
    <w:rsid w:val="00BD6FAE"/>
    <w:rsid w:val="00BD709E"/>
    <w:rsid w:val="00BE01D5"/>
    <w:rsid w:val="00BE0C68"/>
    <w:rsid w:val="00BE1E39"/>
    <w:rsid w:val="00BE2AAD"/>
    <w:rsid w:val="00BE3A1B"/>
    <w:rsid w:val="00BE4FAA"/>
    <w:rsid w:val="00BE55B2"/>
    <w:rsid w:val="00BE5B14"/>
    <w:rsid w:val="00BE71CE"/>
    <w:rsid w:val="00BE7580"/>
    <w:rsid w:val="00BE7976"/>
    <w:rsid w:val="00BE7A97"/>
    <w:rsid w:val="00BE7AE3"/>
    <w:rsid w:val="00BE7B84"/>
    <w:rsid w:val="00BF0511"/>
    <w:rsid w:val="00BF15CF"/>
    <w:rsid w:val="00BF3424"/>
    <w:rsid w:val="00BF3AB3"/>
    <w:rsid w:val="00BF5DF0"/>
    <w:rsid w:val="00BF6405"/>
    <w:rsid w:val="00BF7194"/>
    <w:rsid w:val="00BF7ECF"/>
    <w:rsid w:val="00C00647"/>
    <w:rsid w:val="00C00D93"/>
    <w:rsid w:val="00C0159D"/>
    <w:rsid w:val="00C01995"/>
    <w:rsid w:val="00C0265B"/>
    <w:rsid w:val="00C0274A"/>
    <w:rsid w:val="00C029D0"/>
    <w:rsid w:val="00C02B20"/>
    <w:rsid w:val="00C02F9C"/>
    <w:rsid w:val="00C04C2D"/>
    <w:rsid w:val="00C06121"/>
    <w:rsid w:val="00C0683B"/>
    <w:rsid w:val="00C06FE1"/>
    <w:rsid w:val="00C0771E"/>
    <w:rsid w:val="00C07794"/>
    <w:rsid w:val="00C1047F"/>
    <w:rsid w:val="00C114E6"/>
    <w:rsid w:val="00C134D8"/>
    <w:rsid w:val="00C134E8"/>
    <w:rsid w:val="00C14822"/>
    <w:rsid w:val="00C14AFF"/>
    <w:rsid w:val="00C14DF6"/>
    <w:rsid w:val="00C169A1"/>
    <w:rsid w:val="00C16AE9"/>
    <w:rsid w:val="00C17DF2"/>
    <w:rsid w:val="00C20302"/>
    <w:rsid w:val="00C21549"/>
    <w:rsid w:val="00C216B9"/>
    <w:rsid w:val="00C24818"/>
    <w:rsid w:val="00C24A12"/>
    <w:rsid w:val="00C24F75"/>
    <w:rsid w:val="00C26852"/>
    <w:rsid w:val="00C32446"/>
    <w:rsid w:val="00C32645"/>
    <w:rsid w:val="00C32A4B"/>
    <w:rsid w:val="00C32DC2"/>
    <w:rsid w:val="00C33058"/>
    <w:rsid w:val="00C33BED"/>
    <w:rsid w:val="00C34344"/>
    <w:rsid w:val="00C34387"/>
    <w:rsid w:val="00C34CBA"/>
    <w:rsid w:val="00C35814"/>
    <w:rsid w:val="00C36A3B"/>
    <w:rsid w:val="00C3720D"/>
    <w:rsid w:val="00C37B11"/>
    <w:rsid w:val="00C37E84"/>
    <w:rsid w:val="00C402CC"/>
    <w:rsid w:val="00C416A0"/>
    <w:rsid w:val="00C41834"/>
    <w:rsid w:val="00C41C3B"/>
    <w:rsid w:val="00C42BBD"/>
    <w:rsid w:val="00C4389A"/>
    <w:rsid w:val="00C43C7A"/>
    <w:rsid w:val="00C44EB4"/>
    <w:rsid w:val="00C4553D"/>
    <w:rsid w:val="00C46802"/>
    <w:rsid w:val="00C47D6B"/>
    <w:rsid w:val="00C51354"/>
    <w:rsid w:val="00C51958"/>
    <w:rsid w:val="00C51BC2"/>
    <w:rsid w:val="00C52213"/>
    <w:rsid w:val="00C528D3"/>
    <w:rsid w:val="00C5293D"/>
    <w:rsid w:val="00C5443B"/>
    <w:rsid w:val="00C54947"/>
    <w:rsid w:val="00C551E4"/>
    <w:rsid w:val="00C554B0"/>
    <w:rsid w:val="00C55B46"/>
    <w:rsid w:val="00C5600D"/>
    <w:rsid w:val="00C56163"/>
    <w:rsid w:val="00C56D39"/>
    <w:rsid w:val="00C5757A"/>
    <w:rsid w:val="00C57907"/>
    <w:rsid w:val="00C57DC5"/>
    <w:rsid w:val="00C634F5"/>
    <w:rsid w:val="00C63A94"/>
    <w:rsid w:val="00C6473D"/>
    <w:rsid w:val="00C66029"/>
    <w:rsid w:val="00C66797"/>
    <w:rsid w:val="00C6753E"/>
    <w:rsid w:val="00C67B71"/>
    <w:rsid w:val="00C7127E"/>
    <w:rsid w:val="00C717DC"/>
    <w:rsid w:val="00C718EC"/>
    <w:rsid w:val="00C7333F"/>
    <w:rsid w:val="00C740CE"/>
    <w:rsid w:val="00C74C15"/>
    <w:rsid w:val="00C75216"/>
    <w:rsid w:val="00C76C47"/>
    <w:rsid w:val="00C77D90"/>
    <w:rsid w:val="00C8088C"/>
    <w:rsid w:val="00C80960"/>
    <w:rsid w:val="00C81575"/>
    <w:rsid w:val="00C824F1"/>
    <w:rsid w:val="00C82665"/>
    <w:rsid w:val="00C82A31"/>
    <w:rsid w:val="00C838F6"/>
    <w:rsid w:val="00C83920"/>
    <w:rsid w:val="00C8406B"/>
    <w:rsid w:val="00C84B62"/>
    <w:rsid w:val="00C856D5"/>
    <w:rsid w:val="00C864B0"/>
    <w:rsid w:val="00C87941"/>
    <w:rsid w:val="00C91220"/>
    <w:rsid w:val="00C9145C"/>
    <w:rsid w:val="00C92592"/>
    <w:rsid w:val="00C93AED"/>
    <w:rsid w:val="00C97272"/>
    <w:rsid w:val="00C974E1"/>
    <w:rsid w:val="00CA0F57"/>
    <w:rsid w:val="00CA130C"/>
    <w:rsid w:val="00CA1DB0"/>
    <w:rsid w:val="00CA21FB"/>
    <w:rsid w:val="00CA233B"/>
    <w:rsid w:val="00CA27E2"/>
    <w:rsid w:val="00CA3597"/>
    <w:rsid w:val="00CA3D56"/>
    <w:rsid w:val="00CA450C"/>
    <w:rsid w:val="00CA4D6C"/>
    <w:rsid w:val="00CA58C2"/>
    <w:rsid w:val="00CA6656"/>
    <w:rsid w:val="00CA68F6"/>
    <w:rsid w:val="00CA6A5B"/>
    <w:rsid w:val="00CB0582"/>
    <w:rsid w:val="00CB0742"/>
    <w:rsid w:val="00CB1AFA"/>
    <w:rsid w:val="00CB2296"/>
    <w:rsid w:val="00CB3397"/>
    <w:rsid w:val="00CB41DF"/>
    <w:rsid w:val="00CB67C2"/>
    <w:rsid w:val="00CB6BFE"/>
    <w:rsid w:val="00CB6CAB"/>
    <w:rsid w:val="00CB740B"/>
    <w:rsid w:val="00CB78C2"/>
    <w:rsid w:val="00CC0700"/>
    <w:rsid w:val="00CC1086"/>
    <w:rsid w:val="00CC2B91"/>
    <w:rsid w:val="00CC490D"/>
    <w:rsid w:val="00CC50ED"/>
    <w:rsid w:val="00CC5790"/>
    <w:rsid w:val="00CC5DF9"/>
    <w:rsid w:val="00CC6295"/>
    <w:rsid w:val="00CC65A4"/>
    <w:rsid w:val="00CC73F2"/>
    <w:rsid w:val="00CD0E44"/>
    <w:rsid w:val="00CD1373"/>
    <w:rsid w:val="00CD255F"/>
    <w:rsid w:val="00CD399C"/>
    <w:rsid w:val="00CD39DD"/>
    <w:rsid w:val="00CD485C"/>
    <w:rsid w:val="00CD4970"/>
    <w:rsid w:val="00CD586C"/>
    <w:rsid w:val="00CD5932"/>
    <w:rsid w:val="00CD7B7F"/>
    <w:rsid w:val="00CD7C62"/>
    <w:rsid w:val="00CE04A4"/>
    <w:rsid w:val="00CE0B81"/>
    <w:rsid w:val="00CE1E4C"/>
    <w:rsid w:val="00CE24BE"/>
    <w:rsid w:val="00CE3FF3"/>
    <w:rsid w:val="00CE533A"/>
    <w:rsid w:val="00CE576D"/>
    <w:rsid w:val="00CE5F38"/>
    <w:rsid w:val="00CE664D"/>
    <w:rsid w:val="00CE6807"/>
    <w:rsid w:val="00CE7100"/>
    <w:rsid w:val="00CE780E"/>
    <w:rsid w:val="00CF05E2"/>
    <w:rsid w:val="00CF0921"/>
    <w:rsid w:val="00CF0DBF"/>
    <w:rsid w:val="00CF113F"/>
    <w:rsid w:val="00CF4244"/>
    <w:rsid w:val="00CF439A"/>
    <w:rsid w:val="00CF53D2"/>
    <w:rsid w:val="00CF55E1"/>
    <w:rsid w:val="00CF6D3B"/>
    <w:rsid w:val="00CF78AA"/>
    <w:rsid w:val="00D00C4D"/>
    <w:rsid w:val="00D00FEE"/>
    <w:rsid w:val="00D0339D"/>
    <w:rsid w:val="00D03C65"/>
    <w:rsid w:val="00D03F48"/>
    <w:rsid w:val="00D05DD0"/>
    <w:rsid w:val="00D05ED2"/>
    <w:rsid w:val="00D05FBD"/>
    <w:rsid w:val="00D064C5"/>
    <w:rsid w:val="00D064FD"/>
    <w:rsid w:val="00D10521"/>
    <w:rsid w:val="00D11865"/>
    <w:rsid w:val="00D11A52"/>
    <w:rsid w:val="00D11EF7"/>
    <w:rsid w:val="00D12AC8"/>
    <w:rsid w:val="00D1320C"/>
    <w:rsid w:val="00D13229"/>
    <w:rsid w:val="00D1330B"/>
    <w:rsid w:val="00D13356"/>
    <w:rsid w:val="00D13F84"/>
    <w:rsid w:val="00D14A73"/>
    <w:rsid w:val="00D15D24"/>
    <w:rsid w:val="00D2118A"/>
    <w:rsid w:val="00D23818"/>
    <w:rsid w:val="00D23980"/>
    <w:rsid w:val="00D23F2C"/>
    <w:rsid w:val="00D23FF3"/>
    <w:rsid w:val="00D24221"/>
    <w:rsid w:val="00D24607"/>
    <w:rsid w:val="00D246D9"/>
    <w:rsid w:val="00D247EB"/>
    <w:rsid w:val="00D27238"/>
    <w:rsid w:val="00D27A61"/>
    <w:rsid w:val="00D27C5A"/>
    <w:rsid w:val="00D3011F"/>
    <w:rsid w:val="00D31C86"/>
    <w:rsid w:val="00D32E4C"/>
    <w:rsid w:val="00D333F2"/>
    <w:rsid w:val="00D3370E"/>
    <w:rsid w:val="00D34FEC"/>
    <w:rsid w:val="00D35A8A"/>
    <w:rsid w:val="00D36B6A"/>
    <w:rsid w:val="00D37044"/>
    <w:rsid w:val="00D370B6"/>
    <w:rsid w:val="00D370C7"/>
    <w:rsid w:val="00D37EEA"/>
    <w:rsid w:val="00D402B3"/>
    <w:rsid w:val="00D4067E"/>
    <w:rsid w:val="00D416A9"/>
    <w:rsid w:val="00D42E06"/>
    <w:rsid w:val="00D457C5"/>
    <w:rsid w:val="00D45E02"/>
    <w:rsid w:val="00D45F3C"/>
    <w:rsid w:val="00D46993"/>
    <w:rsid w:val="00D4762A"/>
    <w:rsid w:val="00D477DC"/>
    <w:rsid w:val="00D478B8"/>
    <w:rsid w:val="00D508FD"/>
    <w:rsid w:val="00D50CBB"/>
    <w:rsid w:val="00D514F9"/>
    <w:rsid w:val="00D524F2"/>
    <w:rsid w:val="00D52B3F"/>
    <w:rsid w:val="00D52CDC"/>
    <w:rsid w:val="00D554E2"/>
    <w:rsid w:val="00D55A28"/>
    <w:rsid w:val="00D60F4E"/>
    <w:rsid w:val="00D62690"/>
    <w:rsid w:val="00D62EF6"/>
    <w:rsid w:val="00D651BB"/>
    <w:rsid w:val="00D654DA"/>
    <w:rsid w:val="00D65E1B"/>
    <w:rsid w:val="00D66E6F"/>
    <w:rsid w:val="00D6744F"/>
    <w:rsid w:val="00D70FDF"/>
    <w:rsid w:val="00D711D3"/>
    <w:rsid w:val="00D71714"/>
    <w:rsid w:val="00D71B69"/>
    <w:rsid w:val="00D7284A"/>
    <w:rsid w:val="00D7372F"/>
    <w:rsid w:val="00D73CB5"/>
    <w:rsid w:val="00D73E2B"/>
    <w:rsid w:val="00D743E2"/>
    <w:rsid w:val="00D75447"/>
    <w:rsid w:val="00D7552D"/>
    <w:rsid w:val="00D75645"/>
    <w:rsid w:val="00D7609F"/>
    <w:rsid w:val="00D77F4A"/>
    <w:rsid w:val="00D80847"/>
    <w:rsid w:val="00D80F6F"/>
    <w:rsid w:val="00D81A35"/>
    <w:rsid w:val="00D82962"/>
    <w:rsid w:val="00D82A92"/>
    <w:rsid w:val="00D84734"/>
    <w:rsid w:val="00D849C8"/>
    <w:rsid w:val="00D85713"/>
    <w:rsid w:val="00D8612E"/>
    <w:rsid w:val="00D862C4"/>
    <w:rsid w:val="00D87403"/>
    <w:rsid w:val="00D87786"/>
    <w:rsid w:val="00D877A9"/>
    <w:rsid w:val="00D879B1"/>
    <w:rsid w:val="00D90FBB"/>
    <w:rsid w:val="00D91058"/>
    <w:rsid w:val="00D9122F"/>
    <w:rsid w:val="00D95BCA"/>
    <w:rsid w:val="00D95F2A"/>
    <w:rsid w:val="00D973DA"/>
    <w:rsid w:val="00DA0AA4"/>
    <w:rsid w:val="00DA10CC"/>
    <w:rsid w:val="00DA17EF"/>
    <w:rsid w:val="00DA1CCB"/>
    <w:rsid w:val="00DA1DC9"/>
    <w:rsid w:val="00DA3D27"/>
    <w:rsid w:val="00DA3FF5"/>
    <w:rsid w:val="00DA4DB3"/>
    <w:rsid w:val="00DA4E30"/>
    <w:rsid w:val="00DA720B"/>
    <w:rsid w:val="00DA7211"/>
    <w:rsid w:val="00DB008D"/>
    <w:rsid w:val="00DB0878"/>
    <w:rsid w:val="00DB1B43"/>
    <w:rsid w:val="00DB252D"/>
    <w:rsid w:val="00DB2D99"/>
    <w:rsid w:val="00DB32D4"/>
    <w:rsid w:val="00DB3501"/>
    <w:rsid w:val="00DB3A0A"/>
    <w:rsid w:val="00DB4B78"/>
    <w:rsid w:val="00DB6964"/>
    <w:rsid w:val="00DB743C"/>
    <w:rsid w:val="00DC0961"/>
    <w:rsid w:val="00DC1295"/>
    <w:rsid w:val="00DC22F7"/>
    <w:rsid w:val="00DC3862"/>
    <w:rsid w:val="00DC4C44"/>
    <w:rsid w:val="00DC64C5"/>
    <w:rsid w:val="00DC6DE3"/>
    <w:rsid w:val="00DC788D"/>
    <w:rsid w:val="00DC7A4E"/>
    <w:rsid w:val="00DC7B41"/>
    <w:rsid w:val="00DC7C65"/>
    <w:rsid w:val="00DC7FCD"/>
    <w:rsid w:val="00DD0561"/>
    <w:rsid w:val="00DD0880"/>
    <w:rsid w:val="00DD0C59"/>
    <w:rsid w:val="00DD2EFB"/>
    <w:rsid w:val="00DD4186"/>
    <w:rsid w:val="00DD72C9"/>
    <w:rsid w:val="00DD796E"/>
    <w:rsid w:val="00DE026E"/>
    <w:rsid w:val="00DE07AE"/>
    <w:rsid w:val="00DE1120"/>
    <w:rsid w:val="00DE2C76"/>
    <w:rsid w:val="00DE2E4D"/>
    <w:rsid w:val="00DE31B2"/>
    <w:rsid w:val="00DE523B"/>
    <w:rsid w:val="00DE5E95"/>
    <w:rsid w:val="00DE6477"/>
    <w:rsid w:val="00DF027B"/>
    <w:rsid w:val="00DF034D"/>
    <w:rsid w:val="00DF0627"/>
    <w:rsid w:val="00DF0639"/>
    <w:rsid w:val="00DF0B8A"/>
    <w:rsid w:val="00DF275E"/>
    <w:rsid w:val="00DF63E8"/>
    <w:rsid w:val="00DF6C03"/>
    <w:rsid w:val="00DF6C27"/>
    <w:rsid w:val="00DF7CF8"/>
    <w:rsid w:val="00E002E0"/>
    <w:rsid w:val="00E02177"/>
    <w:rsid w:val="00E03233"/>
    <w:rsid w:val="00E03A69"/>
    <w:rsid w:val="00E04027"/>
    <w:rsid w:val="00E05BE2"/>
    <w:rsid w:val="00E068AF"/>
    <w:rsid w:val="00E10E5A"/>
    <w:rsid w:val="00E10FD7"/>
    <w:rsid w:val="00E115E6"/>
    <w:rsid w:val="00E12AD5"/>
    <w:rsid w:val="00E12E28"/>
    <w:rsid w:val="00E148F4"/>
    <w:rsid w:val="00E148F6"/>
    <w:rsid w:val="00E15B5F"/>
    <w:rsid w:val="00E1633D"/>
    <w:rsid w:val="00E20D5D"/>
    <w:rsid w:val="00E20FC9"/>
    <w:rsid w:val="00E213EE"/>
    <w:rsid w:val="00E21902"/>
    <w:rsid w:val="00E21D38"/>
    <w:rsid w:val="00E22267"/>
    <w:rsid w:val="00E222CE"/>
    <w:rsid w:val="00E22C20"/>
    <w:rsid w:val="00E23054"/>
    <w:rsid w:val="00E23234"/>
    <w:rsid w:val="00E2336E"/>
    <w:rsid w:val="00E2382B"/>
    <w:rsid w:val="00E241FE"/>
    <w:rsid w:val="00E246E0"/>
    <w:rsid w:val="00E24AFB"/>
    <w:rsid w:val="00E24FB9"/>
    <w:rsid w:val="00E254FA"/>
    <w:rsid w:val="00E25D99"/>
    <w:rsid w:val="00E25DC2"/>
    <w:rsid w:val="00E25F87"/>
    <w:rsid w:val="00E27071"/>
    <w:rsid w:val="00E27800"/>
    <w:rsid w:val="00E27921"/>
    <w:rsid w:val="00E27C87"/>
    <w:rsid w:val="00E31170"/>
    <w:rsid w:val="00E3135E"/>
    <w:rsid w:val="00E32861"/>
    <w:rsid w:val="00E32B2A"/>
    <w:rsid w:val="00E335A6"/>
    <w:rsid w:val="00E33940"/>
    <w:rsid w:val="00E3431A"/>
    <w:rsid w:val="00E34495"/>
    <w:rsid w:val="00E3710A"/>
    <w:rsid w:val="00E3728E"/>
    <w:rsid w:val="00E378F3"/>
    <w:rsid w:val="00E37D14"/>
    <w:rsid w:val="00E413AF"/>
    <w:rsid w:val="00E43FA7"/>
    <w:rsid w:val="00E45706"/>
    <w:rsid w:val="00E45E52"/>
    <w:rsid w:val="00E469F7"/>
    <w:rsid w:val="00E46AAF"/>
    <w:rsid w:val="00E47362"/>
    <w:rsid w:val="00E47FB2"/>
    <w:rsid w:val="00E50A08"/>
    <w:rsid w:val="00E50F9A"/>
    <w:rsid w:val="00E5107C"/>
    <w:rsid w:val="00E51D1E"/>
    <w:rsid w:val="00E53231"/>
    <w:rsid w:val="00E53233"/>
    <w:rsid w:val="00E55B20"/>
    <w:rsid w:val="00E562DF"/>
    <w:rsid w:val="00E565A3"/>
    <w:rsid w:val="00E567A9"/>
    <w:rsid w:val="00E56C94"/>
    <w:rsid w:val="00E573EE"/>
    <w:rsid w:val="00E60C79"/>
    <w:rsid w:val="00E62457"/>
    <w:rsid w:val="00E62F0E"/>
    <w:rsid w:val="00E64658"/>
    <w:rsid w:val="00E646A2"/>
    <w:rsid w:val="00E6547C"/>
    <w:rsid w:val="00E65E2E"/>
    <w:rsid w:val="00E65FF1"/>
    <w:rsid w:val="00E6682A"/>
    <w:rsid w:val="00E67C72"/>
    <w:rsid w:val="00E67D8A"/>
    <w:rsid w:val="00E718D4"/>
    <w:rsid w:val="00E72E39"/>
    <w:rsid w:val="00E75BD2"/>
    <w:rsid w:val="00E75DBC"/>
    <w:rsid w:val="00E76950"/>
    <w:rsid w:val="00E771CA"/>
    <w:rsid w:val="00E80EA1"/>
    <w:rsid w:val="00E825B6"/>
    <w:rsid w:val="00E82C4D"/>
    <w:rsid w:val="00E831FF"/>
    <w:rsid w:val="00E83B53"/>
    <w:rsid w:val="00E84055"/>
    <w:rsid w:val="00E842B6"/>
    <w:rsid w:val="00E8481E"/>
    <w:rsid w:val="00E86B00"/>
    <w:rsid w:val="00E87F0A"/>
    <w:rsid w:val="00E904F7"/>
    <w:rsid w:val="00E92287"/>
    <w:rsid w:val="00E92299"/>
    <w:rsid w:val="00E92CAD"/>
    <w:rsid w:val="00E92CB3"/>
    <w:rsid w:val="00E92EBE"/>
    <w:rsid w:val="00E932D4"/>
    <w:rsid w:val="00E966F1"/>
    <w:rsid w:val="00E96FB7"/>
    <w:rsid w:val="00EA0946"/>
    <w:rsid w:val="00EA0BA0"/>
    <w:rsid w:val="00EA148E"/>
    <w:rsid w:val="00EA1B3A"/>
    <w:rsid w:val="00EA45D2"/>
    <w:rsid w:val="00EA5C00"/>
    <w:rsid w:val="00EA6E6E"/>
    <w:rsid w:val="00EA7851"/>
    <w:rsid w:val="00EA79F9"/>
    <w:rsid w:val="00EB157B"/>
    <w:rsid w:val="00EB1CA8"/>
    <w:rsid w:val="00EB22B5"/>
    <w:rsid w:val="00EB37B3"/>
    <w:rsid w:val="00EB3E37"/>
    <w:rsid w:val="00EB5D6A"/>
    <w:rsid w:val="00EB7C91"/>
    <w:rsid w:val="00EC08AA"/>
    <w:rsid w:val="00EC0F67"/>
    <w:rsid w:val="00EC115F"/>
    <w:rsid w:val="00EC24A1"/>
    <w:rsid w:val="00EC2A1C"/>
    <w:rsid w:val="00EC2DE7"/>
    <w:rsid w:val="00EC32A2"/>
    <w:rsid w:val="00EC3F0E"/>
    <w:rsid w:val="00EC3F46"/>
    <w:rsid w:val="00EC5F8D"/>
    <w:rsid w:val="00EC63D4"/>
    <w:rsid w:val="00ED027D"/>
    <w:rsid w:val="00ED0A8C"/>
    <w:rsid w:val="00ED0C0B"/>
    <w:rsid w:val="00ED0F5C"/>
    <w:rsid w:val="00ED1DD3"/>
    <w:rsid w:val="00ED2089"/>
    <w:rsid w:val="00ED2B12"/>
    <w:rsid w:val="00ED4915"/>
    <w:rsid w:val="00ED4AEC"/>
    <w:rsid w:val="00ED5336"/>
    <w:rsid w:val="00ED595E"/>
    <w:rsid w:val="00ED6806"/>
    <w:rsid w:val="00ED6844"/>
    <w:rsid w:val="00ED6D05"/>
    <w:rsid w:val="00ED7101"/>
    <w:rsid w:val="00EE01F4"/>
    <w:rsid w:val="00EE051B"/>
    <w:rsid w:val="00EE05F3"/>
    <w:rsid w:val="00EE280C"/>
    <w:rsid w:val="00EE3CD1"/>
    <w:rsid w:val="00EE41F3"/>
    <w:rsid w:val="00EE4318"/>
    <w:rsid w:val="00EE5E1A"/>
    <w:rsid w:val="00EE5FAA"/>
    <w:rsid w:val="00EE661A"/>
    <w:rsid w:val="00EF0952"/>
    <w:rsid w:val="00EF09AF"/>
    <w:rsid w:val="00EF1F6E"/>
    <w:rsid w:val="00EF2575"/>
    <w:rsid w:val="00EF2885"/>
    <w:rsid w:val="00EF31D1"/>
    <w:rsid w:val="00EF5EBD"/>
    <w:rsid w:val="00EF61AF"/>
    <w:rsid w:val="00EF6435"/>
    <w:rsid w:val="00EF6873"/>
    <w:rsid w:val="00EF6DF1"/>
    <w:rsid w:val="00EF6E74"/>
    <w:rsid w:val="00EF713D"/>
    <w:rsid w:val="00EF79B9"/>
    <w:rsid w:val="00EF7A02"/>
    <w:rsid w:val="00F0001E"/>
    <w:rsid w:val="00F023AA"/>
    <w:rsid w:val="00F03121"/>
    <w:rsid w:val="00F04743"/>
    <w:rsid w:val="00F07169"/>
    <w:rsid w:val="00F07215"/>
    <w:rsid w:val="00F073FD"/>
    <w:rsid w:val="00F103D6"/>
    <w:rsid w:val="00F1068D"/>
    <w:rsid w:val="00F10747"/>
    <w:rsid w:val="00F10EB4"/>
    <w:rsid w:val="00F1178F"/>
    <w:rsid w:val="00F129FC"/>
    <w:rsid w:val="00F12A94"/>
    <w:rsid w:val="00F1528C"/>
    <w:rsid w:val="00F17246"/>
    <w:rsid w:val="00F20E80"/>
    <w:rsid w:val="00F2298A"/>
    <w:rsid w:val="00F233D6"/>
    <w:rsid w:val="00F23436"/>
    <w:rsid w:val="00F23FC0"/>
    <w:rsid w:val="00F24489"/>
    <w:rsid w:val="00F24510"/>
    <w:rsid w:val="00F24643"/>
    <w:rsid w:val="00F24998"/>
    <w:rsid w:val="00F24999"/>
    <w:rsid w:val="00F24F34"/>
    <w:rsid w:val="00F2505C"/>
    <w:rsid w:val="00F253D8"/>
    <w:rsid w:val="00F25A96"/>
    <w:rsid w:val="00F26CE3"/>
    <w:rsid w:val="00F272EA"/>
    <w:rsid w:val="00F27DBB"/>
    <w:rsid w:val="00F30BA0"/>
    <w:rsid w:val="00F313AB"/>
    <w:rsid w:val="00F3156D"/>
    <w:rsid w:val="00F32070"/>
    <w:rsid w:val="00F321E9"/>
    <w:rsid w:val="00F332F5"/>
    <w:rsid w:val="00F3351D"/>
    <w:rsid w:val="00F365E9"/>
    <w:rsid w:val="00F369F2"/>
    <w:rsid w:val="00F37063"/>
    <w:rsid w:val="00F37A67"/>
    <w:rsid w:val="00F37EFA"/>
    <w:rsid w:val="00F4025E"/>
    <w:rsid w:val="00F4639C"/>
    <w:rsid w:val="00F467D3"/>
    <w:rsid w:val="00F467E3"/>
    <w:rsid w:val="00F46C0F"/>
    <w:rsid w:val="00F51B93"/>
    <w:rsid w:val="00F51CFE"/>
    <w:rsid w:val="00F5286B"/>
    <w:rsid w:val="00F529CD"/>
    <w:rsid w:val="00F53584"/>
    <w:rsid w:val="00F536FE"/>
    <w:rsid w:val="00F53CAE"/>
    <w:rsid w:val="00F547A1"/>
    <w:rsid w:val="00F55965"/>
    <w:rsid w:val="00F5608E"/>
    <w:rsid w:val="00F566A8"/>
    <w:rsid w:val="00F56BB4"/>
    <w:rsid w:val="00F570A6"/>
    <w:rsid w:val="00F575D3"/>
    <w:rsid w:val="00F610E8"/>
    <w:rsid w:val="00F61FA6"/>
    <w:rsid w:val="00F62462"/>
    <w:rsid w:val="00F62AEC"/>
    <w:rsid w:val="00F62DAC"/>
    <w:rsid w:val="00F633D1"/>
    <w:rsid w:val="00F64442"/>
    <w:rsid w:val="00F65F7D"/>
    <w:rsid w:val="00F66259"/>
    <w:rsid w:val="00F66E61"/>
    <w:rsid w:val="00F67460"/>
    <w:rsid w:val="00F67D43"/>
    <w:rsid w:val="00F70503"/>
    <w:rsid w:val="00F70BD7"/>
    <w:rsid w:val="00F71873"/>
    <w:rsid w:val="00F73451"/>
    <w:rsid w:val="00F73492"/>
    <w:rsid w:val="00F74038"/>
    <w:rsid w:val="00F745E2"/>
    <w:rsid w:val="00F745E3"/>
    <w:rsid w:val="00F747C3"/>
    <w:rsid w:val="00F74FFA"/>
    <w:rsid w:val="00F77B6E"/>
    <w:rsid w:val="00F77C40"/>
    <w:rsid w:val="00F809EB"/>
    <w:rsid w:val="00F82662"/>
    <w:rsid w:val="00F82881"/>
    <w:rsid w:val="00F82BA3"/>
    <w:rsid w:val="00F83119"/>
    <w:rsid w:val="00F84003"/>
    <w:rsid w:val="00F85139"/>
    <w:rsid w:val="00F85C98"/>
    <w:rsid w:val="00F86E07"/>
    <w:rsid w:val="00F87587"/>
    <w:rsid w:val="00F90416"/>
    <w:rsid w:val="00F934A5"/>
    <w:rsid w:val="00F94383"/>
    <w:rsid w:val="00F96097"/>
    <w:rsid w:val="00F96E06"/>
    <w:rsid w:val="00FA034E"/>
    <w:rsid w:val="00FA0F56"/>
    <w:rsid w:val="00FA1509"/>
    <w:rsid w:val="00FA1B2F"/>
    <w:rsid w:val="00FA2307"/>
    <w:rsid w:val="00FA3E58"/>
    <w:rsid w:val="00FA477D"/>
    <w:rsid w:val="00FA4C60"/>
    <w:rsid w:val="00FA5582"/>
    <w:rsid w:val="00FA5C7D"/>
    <w:rsid w:val="00FA60B1"/>
    <w:rsid w:val="00FA6491"/>
    <w:rsid w:val="00FA689C"/>
    <w:rsid w:val="00FB0794"/>
    <w:rsid w:val="00FB0C2A"/>
    <w:rsid w:val="00FB1093"/>
    <w:rsid w:val="00FB2157"/>
    <w:rsid w:val="00FB520F"/>
    <w:rsid w:val="00FB62DE"/>
    <w:rsid w:val="00FB642C"/>
    <w:rsid w:val="00FB7104"/>
    <w:rsid w:val="00FB76EB"/>
    <w:rsid w:val="00FB7B14"/>
    <w:rsid w:val="00FB7EE1"/>
    <w:rsid w:val="00FC1E26"/>
    <w:rsid w:val="00FC2395"/>
    <w:rsid w:val="00FC3E7F"/>
    <w:rsid w:val="00FC63D3"/>
    <w:rsid w:val="00FC7BC7"/>
    <w:rsid w:val="00FD03D6"/>
    <w:rsid w:val="00FD08D6"/>
    <w:rsid w:val="00FD2337"/>
    <w:rsid w:val="00FE06A2"/>
    <w:rsid w:val="00FE0870"/>
    <w:rsid w:val="00FE324F"/>
    <w:rsid w:val="00FE35E6"/>
    <w:rsid w:val="00FE3DBA"/>
    <w:rsid w:val="00FE3FCB"/>
    <w:rsid w:val="00FE6DED"/>
    <w:rsid w:val="00FE7C7D"/>
    <w:rsid w:val="00FF1E3E"/>
    <w:rsid w:val="00FF2CC2"/>
    <w:rsid w:val="00FF3C0C"/>
    <w:rsid w:val="00FF5197"/>
    <w:rsid w:val="00FF57B0"/>
    <w:rsid w:val="00FF61AE"/>
    <w:rsid w:val="00FF68D8"/>
    <w:rsid w:val="00FF6A8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4BFDF68A"/>
  <w15:chartTrackingRefBased/>
  <w15:docId w15:val="{311F5B23-9890-4135-9893-61A409A44D5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  <w:qFormat/>
    <w:rsid w:val="00344D9F"/>
    <w:pPr>
      <w:spacing w:after="0" w:line="360" w:lineRule="auto"/>
      <w:ind w:firstLine="567"/>
      <w:jc w:val="both"/>
    </w:pPr>
    <w:rPr>
      <w:rFonts w:ascii="Times New Roman" w:hAnsi="Times New Roman"/>
      <w:color w:val="000000" w:themeColor="text1"/>
      <w:sz w:val="28"/>
    </w:rPr>
  </w:style>
  <w:style w:type="paragraph" w:styleId="10">
    <w:name w:val="heading 1"/>
    <w:basedOn w:val="a1"/>
    <w:next w:val="a1"/>
    <w:link w:val="11"/>
    <w:uiPriority w:val="9"/>
    <w:qFormat/>
    <w:rsid w:val="004E7AFC"/>
    <w:pPr>
      <w:keepNext/>
      <w:keepLines/>
      <w:numPr>
        <w:numId w:val="28"/>
      </w:numPr>
      <w:spacing w:after="360"/>
      <w:ind w:left="567" w:firstLine="0"/>
      <w:outlineLvl w:val="0"/>
    </w:pPr>
    <w:rPr>
      <w:rFonts w:eastAsiaTheme="majorEastAsia" w:cstheme="majorBidi"/>
      <w:b/>
      <w:szCs w:val="32"/>
    </w:rPr>
  </w:style>
  <w:style w:type="paragraph" w:styleId="2">
    <w:name w:val="heading 2"/>
    <w:basedOn w:val="a1"/>
    <w:next w:val="a1"/>
    <w:link w:val="21"/>
    <w:uiPriority w:val="9"/>
    <w:unhideWhenUsed/>
    <w:qFormat/>
    <w:rsid w:val="00B34B78"/>
    <w:pPr>
      <w:keepNext/>
      <w:keepLines/>
      <w:numPr>
        <w:ilvl w:val="1"/>
        <w:numId w:val="2"/>
      </w:numPr>
      <w:spacing w:before="480"/>
      <w:contextualSpacing/>
      <w:outlineLvl w:val="1"/>
    </w:pPr>
    <w:rPr>
      <w:rFonts w:asciiTheme="majorHAnsi" w:eastAsiaTheme="majorEastAsia" w:hAnsiTheme="majorHAnsi" w:cstheme="majorBidi"/>
      <w:sz w:val="26"/>
      <w:szCs w:val="26"/>
    </w:rPr>
  </w:style>
  <w:style w:type="paragraph" w:styleId="3">
    <w:name w:val="heading 3"/>
    <w:basedOn w:val="a1"/>
    <w:next w:val="a1"/>
    <w:link w:val="30"/>
    <w:uiPriority w:val="9"/>
    <w:unhideWhenUsed/>
    <w:qFormat/>
    <w:rsid w:val="00E6547C"/>
    <w:pPr>
      <w:keepNext/>
      <w:keepLines/>
      <w:numPr>
        <w:ilvl w:val="2"/>
        <w:numId w:val="2"/>
      </w:numPr>
      <w:spacing w:before="480"/>
      <w:contextualSpacing/>
      <w:outlineLvl w:val="2"/>
    </w:pPr>
    <w:rPr>
      <w:rFonts w:asciiTheme="majorHAnsi" w:eastAsiaTheme="majorEastAsia" w:hAnsiTheme="majorHAnsi" w:cstheme="majorBidi"/>
      <w:sz w:val="26"/>
      <w:szCs w:val="24"/>
      <w:lang w:val="en-US"/>
    </w:rPr>
  </w:style>
  <w:style w:type="character" w:default="1" w:styleId="a2">
    <w:name w:val="Default Paragraph Font"/>
    <w:uiPriority w:val="1"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character" w:styleId="a5">
    <w:name w:val="line number"/>
    <w:basedOn w:val="a2"/>
    <w:uiPriority w:val="99"/>
    <w:semiHidden/>
    <w:unhideWhenUsed/>
    <w:rsid w:val="00077B2B"/>
  </w:style>
  <w:style w:type="character" w:customStyle="1" w:styleId="11">
    <w:name w:val="Заголовок 1 Знак"/>
    <w:basedOn w:val="a2"/>
    <w:link w:val="10"/>
    <w:uiPriority w:val="9"/>
    <w:rsid w:val="004E7AFC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styleId="a6">
    <w:name w:val="TOC Heading"/>
    <w:basedOn w:val="10"/>
    <w:next w:val="a1"/>
    <w:uiPriority w:val="39"/>
    <w:unhideWhenUsed/>
    <w:qFormat/>
    <w:rsid w:val="00077B2B"/>
    <w:pPr>
      <w:outlineLvl w:val="9"/>
    </w:pPr>
    <w:rPr>
      <w:kern w:val="0"/>
      <w:lang w:eastAsia="ru-RU"/>
      <w14:ligatures w14:val="none"/>
    </w:rPr>
  </w:style>
  <w:style w:type="paragraph" w:styleId="12">
    <w:name w:val="toc 1"/>
    <w:basedOn w:val="a1"/>
    <w:next w:val="a1"/>
    <w:autoRedefine/>
    <w:uiPriority w:val="39"/>
    <w:unhideWhenUsed/>
    <w:rsid w:val="00902685"/>
    <w:pPr>
      <w:tabs>
        <w:tab w:val="left" w:pos="440"/>
        <w:tab w:val="right" w:leader="dot" w:pos="9345"/>
      </w:tabs>
      <w:ind w:left="142" w:right="680" w:hanging="142"/>
    </w:pPr>
  </w:style>
  <w:style w:type="character" w:styleId="a7">
    <w:name w:val="Hyperlink"/>
    <w:basedOn w:val="a2"/>
    <w:uiPriority w:val="99"/>
    <w:unhideWhenUsed/>
    <w:rsid w:val="006E609A"/>
    <w:rPr>
      <w:color w:val="0563C1" w:themeColor="hyperlink"/>
      <w:u w:val="single"/>
    </w:rPr>
  </w:style>
  <w:style w:type="character" w:customStyle="1" w:styleId="21">
    <w:name w:val="Заголовок 2 Знак"/>
    <w:basedOn w:val="a2"/>
    <w:link w:val="2"/>
    <w:uiPriority w:val="9"/>
    <w:rsid w:val="00B34B78"/>
    <w:rPr>
      <w:rFonts w:asciiTheme="majorHAnsi" w:eastAsiaTheme="majorEastAsia" w:hAnsiTheme="majorHAnsi" w:cstheme="majorBidi"/>
      <w:color w:val="000000" w:themeColor="text1"/>
      <w:sz w:val="26"/>
      <w:szCs w:val="26"/>
    </w:rPr>
  </w:style>
  <w:style w:type="paragraph" w:styleId="22">
    <w:name w:val="toc 2"/>
    <w:basedOn w:val="a1"/>
    <w:next w:val="a1"/>
    <w:autoRedefine/>
    <w:uiPriority w:val="39"/>
    <w:unhideWhenUsed/>
    <w:rsid w:val="00902685"/>
    <w:pPr>
      <w:tabs>
        <w:tab w:val="left" w:pos="880"/>
        <w:tab w:val="right" w:leader="dot" w:pos="9345"/>
      </w:tabs>
      <w:ind w:left="284" w:right="284" w:firstLine="284"/>
    </w:pPr>
  </w:style>
  <w:style w:type="paragraph" w:styleId="a8">
    <w:name w:val="caption"/>
    <w:basedOn w:val="a1"/>
    <w:next w:val="a1"/>
    <w:uiPriority w:val="35"/>
    <w:unhideWhenUsed/>
    <w:qFormat/>
    <w:rsid w:val="009273A0"/>
    <w:pPr>
      <w:spacing w:after="200"/>
      <w:ind w:firstLine="0"/>
      <w:jc w:val="center"/>
    </w:pPr>
    <w:rPr>
      <w:iCs/>
      <w:szCs w:val="18"/>
    </w:rPr>
  </w:style>
  <w:style w:type="paragraph" w:customStyle="1" w:styleId="a9">
    <w:name w:val="Картинки"/>
    <w:basedOn w:val="a1"/>
    <w:link w:val="aa"/>
    <w:qFormat/>
    <w:rsid w:val="006A2836"/>
    <w:pPr>
      <w:keepNext/>
      <w:ind w:firstLine="0"/>
      <w:jc w:val="center"/>
    </w:pPr>
    <w:rPr>
      <w:noProof/>
    </w:rPr>
  </w:style>
  <w:style w:type="character" w:customStyle="1" w:styleId="aa">
    <w:name w:val="Картинки Знак"/>
    <w:basedOn w:val="a2"/>
    <w:link w:val="a9"/>
    <w:rsid w:val="006A2836"/>
    <w:rPr>
      <w:noProof/>
      <w:sz w:val="24"/>
    </w:rPr>
  </w:style>
  <w:style w:type="paragraph" w:styleId="ab">
    <w:name w:val="List Paragraph"/>
    <w:basedOn w:val="a1"/>
    <w:uiPriority w:val="34"/>
    <w:qFormat/>
    <w:rsid w:val="00680BB0"/>
    <w:pPr>
      <w:ind w:left="720"/>
      <w:contextualSpacing/>
    </w:pPr>
  </w:style>
  <w:style w:type="character" w:customStyle="1" w:styleId="30">
    <w:name w:val="Заголовок 3 Знак"/>
    <w:basedOn w:val="a2"/>
    <w:link w:val="3"/>
    <w:uiPriority w:val="9"/>
    <w:rsid w:val="00E6547C"/>
    <w:rPr>
      <w:rFonts w:asciiTheme="majorHAnsi" w:eastAsiaTheme="majorEastAsia" w:hAnsiTheme="majorHAnsi" w:cstheme="majorBidi"/>
      <w:color w:val="000000" w:themeColor="text1"/>
      <w:sz w:val="26"/>
      <w:szCs w:val="24"/>
      <w:lang w:val="en-US"/>
    </w:rPr>
  </w:style>
  <w:style w:type="paragraph" w:styleId="31">
    <w:name w:val="toc 3"/>
    <w:basedOn w:val="a1"/>
    <w:next w:val="a1"/>
    <w:autoRedefine/>
    <w:uiPriority w:val="39"/>
    <w:unhideWhenUsed/>
    <w:rsid w:val="00ED6806"/>
    <w:pPr>
      <w:tabs>
        <w:tab w:val="right" w:leader="dot" w:pos="9345"/>
      </w:tabs>
      <w:ind w:left="1985" w:right="454" w:hanging="708"/>
    </w:pPr>
  </w:style>
  <w:style w:type="paragraph" w:styleId="ac">
    <w:name w:val="header"/>
    <w:basedOn w:val="a1"/>
    <w:link w:val="ad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d">
    <w:name w:val="Верхний колонтитул Знак"/>
    <w:basedOn w:val="a2"/>
    <w:link w:val="ac"/>
    <w:uiPriority w:val="99"/>
    <w:rsid w:val="002F4228"/>
  </w:style>
  <w:style w:type="paragraph" w:styleId="ae">
    <w:name w:val="footer"/>
    <w:basedOn w:val="a1"/>
    <w:link w:val="af"/>
    <w:uiPriority w:val="99"/>
    <w:unhideWhenUsed/>
    <w:rsid w:val="002F4228"/>
    <w:pPr>
      <w:tabs>
        <w:tab w:val="center" w:pos="4677"/>
        <w:tab w:val="right" w:pos="9355"/>
      </w:tabs>
    </w:pPr>
  </w:style>
  <w:style w:type="character" w:customStyle="1" w:styleId="af">
    <w:name w:val="Нижний колонтитул Знак"/>
    <w:basedOn w:val="a2"/>
    <w:link w:val="ae"/>
    <w:uiPriority w:val="99"/>
    <w:rsid w:val="002F4228"/>
  </w:style>
  <w:style w:type="character" w:styleId="af0">
    <w:name w:val="Unresolved Mention"/>
    <w:basedOn w:val="a2"/>
    <w:uiPriority w:val="99"/>
    <w:semiHidden/>
    <w:unhideWhenUsed/>
    <w:rsid w:val="003C2BDF"/>
    <w:rPr>
      <w:color w:val="605E5C"/>
      <w:shd w:val="clear" w:color="auto" w:fill="E1DFDD"/>
    </w:rPr>
  </w:style>
  <w:style w:type="character" w:styleId="af1">
    <w:name w:val="FollowedHyperlink"/>
    <w:basedOn w:val="a2"/>
    <w:uiPriority w:val="99"/>
    <w:semiHidden/>
    <w:unhideWhenUsed/>
    <w:rsid w:val="003951AB"/>
    <w:rPr>
      <w:color w:val="954F72" w:themeColor="followedHyperlink"/>
      <w:u w:val="single"/>
    </w:rPr>
  </w:style>
  <w:style w:type="paragraph" w:styleId="af2">
    <w:name w:val="Title"/>
    <w:basedOn w:val="a1"/>
    <w:next w:val="a1"/>
    <w:link w:val="af3"/>
    <w:uiPriority w:val="10"/>
    <w:qFormat/>
    <w:rsid w:val="00C634F5"/>
    <w:pPr>
      <w:ind w:firstLine="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f3">
    <w:name w:val="Заголовок Знак"/>
    <w:basedOn w:val="a2"/>
    <w:link w:val="af2"/>
    <w:uiPriority w:val="10"/>
    <w:rsid w:val="00C634F5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f4">
    <w:name w:val="Subtitle"/>
    <w:basedOn w:val="a1"/>
    <w:next w:val="a1"/>
    <w:link w:val="af5"/>
    <w:uiPriority w:val="11"/>
    <w:qFormat/>
    <w:rsid w:val="007F0502"/>
    <w:pPr>
      <w:numPr>
        <w:ilvl w:val="1"/>
      </w:numPr>
      <w:spacing w:after="160"/>
      <w:ind w:firstLine="567"/>
      <w:jc w:val="center"/>
    </w:pPr>
    <w:rPr>
      <w:rFonts w:asciiTheme="majorHAnsi" w:eastAsiaTheme="minorEastAsia" w:hAnsiTheme="majorHAnsi"/>
      <w:color w:val="5A5A5A" w:themeColor="text1" w:themeTint="A5"/>
      <w:spacing w:val="15"/>
      <w:sz w:val="36"/>
    </w:rPr>
  </w:style>
  <w:style w:type="character" w:customStyle="1" w:styleId="af5">
    <w:name w:val="Подзаголовок Знак"/>
    <w:basedOn w:val="a2"/>
    <w:link w:val="af4"/>
    <w:uiPriority w:val="11"/>
    <w:rsid w:val="007F0502"/>
    <w:rPr>
      <w:rFonts w:asciiTheme="majorHAnsi" w:eastAsiaTheme="minorEastAsia" w:hAnsiTheme="majorHAnsi"/>
      <w:color w:val="5A5A5A" w:themeColor="text1" w:themeTint="A5"/>
      <w:spacing w:val="15"/>
      <w:sz w:val="36"/>
    </w:rPr>
  </w:style>
  <w:style w:type="paragraph" w:styleId="af6">
    <w:name w:val="No Spacing"/>
    <w:uiPriority w:val="1"/>
    <w:qFormat/>
    <w:rsid w:val="009B1154"/>
    <w:pPr>
      <w:spacing w:after="0" w:line="240" w:lineRule="auto"/>
      <w:ind w:firstLine="567"/>
      <w:jc w:val="both"/>
    </w:pPr>
    <w:rPr>
      <w:sz w:val="24"/>
    </w:rPr>
  </w:style>
  <w:style w:type="paragraph" w:styleId="af7">
    <w:name w:val="Bibliography"/>
    <w:basedOn w:val="a1"/>
    <w:next w:val="a1"/>
    <w:link w:val="af8"/>
    <w:uiPriority w:val="37"/>
    <w:unhideWhenUsed/>
    <w:rsid w:val="002E0957"/>
    <w:pPr>
      <w:spacing w:after="240" w:line="240" w:lineRule="auto"/>
      <w:ind w:firstLine="0"/>
    </w:pPr>
  </w:style>
  <w:style w:type="paragraph" w:customStyle="1" w:styleId="af9">
    <w:name w:val="Ссылки"/>
    <w:basedOn w:val="af7"/>
    <w:link w:val="afa"/>
    <w:qFormat/>
    <w:rsid w:val="008C2574"/>
    <w:pPr>
      <w:ind w:firstLine="709"/>
      <w:jc w:val="left"/>
    </w:pPr>
    <w:rPr>
      <w:i/>
      <w:iCs/>
      <w:noProof/>
    </w:rPr>
  </w:style>
  <w:style w:type="character" w:customStyle="1" w:styleId="af8">
    <w:name w:val="Список литературы Знак"/>
    <w:basedOn w:val="a2"/>
    <w:link w:val="af7"/>
    <w:uiPriority w:val="37"/>
    <w:rsid w:val="00A84BFB"/>
    <w:rPr>
      <w:rFonts w:ascii="Times New Roman" w:hAnsi="Times New Roman"/>
      <w:color w:val="000000" w:themeColor="text1"/>
      <w:sz w:val="28"/>
    </w:rPr>
  </w:style>
  <w:style w:type="character" w:customStyle="1" w:styleId="afa">
    <w:name w:val="Ссылки Знак"/>
    <w:basedOn w:val="af8"/>
    <w:link w:val="af9"/>
    <w:rsid w:val="008C2574"/>
    <w:rPr>
      <w:rFonts w:ascii="Times New Roman" w:hAnsi="Times New Roman"/>
      <w:i/>
      <w:iCs/>
      <w:noProof/>
      <w:color w:val="000000" w:themeColor="text1"/>
      <w:sz w:val="24"/>
    </w:rPr>
  </w:style>
  <w:style w:type="numbering" w:customStyle="1" w:styleId="1">
    <w:name w:val="Стиль1"/>
    <w:uiPriority w:val="99"/>
    <w:rsid w:val="009E3667"/>
    <w:pPr>
      <w:numPr>
        <w:numId w:val="1"/>
      </w:numPr>
    </w:pPr>
  </w:style>
  <w:style w:type="paragraph" w:customStyle="1" w:styleId="afb">
    <w:name w:val="Команды"/>
    <w:basedOn w:val="a1"/>
    <w:link w:val="afc"/>
    <w:qFormat/>
    <w:rsid w:val="009529C4"/>
    <w:pPr>
      <w:pBdr>
        <w:top w:val="single" w:sz="4" w:space="1" w:color="auto"/>
        <w:left w:val="single" w:sz="4" w:space="4" w:color="auto"/>
        <w:bottom w:val="single" w:sz="4" w:space="1" w:color="auto"/>
        <w:right w:val="single" w:sz="4" w:space="4" w:color="auto"/>
      </w:pBdr>
      <w:shd w:val="pct5" w:color="F2F2F2" w:themeColor="background1" w:themeShade="F2" w:fill="F2F2F2" w:themeFill="background1" w:themeFillShade="F2"/>
      <w:spacing w:after="360"/>
      <w:ind w:firstLine="0"/>
    </w:pPr>
    <w:rPr>
      <w14:textOutline w14:w="9525" w14:cap="rnd" w14:cmpd="sng" w14:algn="ctr">
        <w14:noFill/>
        <w14:prstDash w14:val="solid"/>
        <w14:bevel/>
      </w14:textOutline>
    </w:rPr>
  </w:style>
  <w:style w:type="character" w:customStyle="1" w:styleId="afc">
    <w:name w:val="Команды Знак"/>
    <w:basedOn w:val="a2"/>
    <w:link w:val="afb"/>
    <w:rsid w:val="009529C4"/>
    <w:rPr>
      <w:sz w:val="24"/>
      <w:shd w:val="pct5" w:color="F2F2F2" w:themeColor="background1" w:themeShade="F2" w:fill="F2F2F2" w:themeFill="background1" w:themeFillShade="F2"/>
      <w14:textOutline w14:w="9525" w14:cap="rnd" w14:cmpd="sng" w14:algn="ctr">
        <w14:noFill/>
        <w14:prstDash w14:val="solid"/>
        <w14:bevel/>
      </w14:textOutline>
    </w:rPr>
  </w:style>
  <w:style w:type="character" w:styleId="afd">
    <w:name w:val="Emphasis"/>
    <w:basedOn w:val="a2"/>
    <w:uiPriority w:val="20"/>
    <w:qFormat/>
    <w:rsid w:val="00E567A9"/>
    <w:rPr>
      <w:i/>
      <w:iCs/>
    </w:rPr>
  </w:style>
  <w:style w:type="paragraph" w:customStyle="1" w:styleId="MySQL">
    <w:name w:val="Команды MySQL"/>
    <w:basedOn w:val="afb"/>
    <w:link w:val="MySQL0"/>
    <w:qFormat/>
    <w:rsid w:val="006802FD"/>
    <w:pPr>
      <w:shd w:val="pct5" w:color="F2F2F2" w:themeColor="background1" w:themeShade="F2" w:fill="D9E2F3" w:themeFill="accent1" w:themeFillTint="33"/>
    </w:pPr>
  </w:style>
  <w:style w:type="character" w:customStyle="1" w:styleId="MySQL0">
    <w:name w:val="Команды MySQL Знак"/>
    <w:basedOn w:val="afc"/>
    <w:link w:val="MySQL"/>
    <w:rsid w:val="006802FD"/>
    <w:rPr>
      <w:sz w:val="24"/>
      <w:shd w:val="pct5" w:color="F2F2F2" w:themeColor="background1" w:themeShade="F2" w:fill="D9E2F3" w:themeFill="accent1" w:themeFillTint="33"/>
      <w14:textOutline w14:w="9525" w14:cap="rnd" w14:cmpd="sng" w14:algn="ctr">
        <w14:noFill/>
        <w14:prstDash w14:val="solid"/>
        <w14:bevel/>
      </w14:textOutline>
    </w:rPr>
  </w:style>
  <w:style w:type="paragraph" w:customStyle="1" w:styleId="TXT">
    <w:name w:val="Команды TXT"/>
    <w:basedOn w:val="afb"/>
    <w:link w:val="TXT0"/>
    <w:qFormat/>
    <w:rsid w:val="00CB41DF"/>
    <w:pPr>
      <w:shd w:val="clear" w:color="FFFFFF" w:themeColor="background1" w:fill="FFFFFF" w:themeFill="background1"/>
      <w:spacing w:before="240" w:after="0"/>
      <w:ind w:left="90" w:right="90"/>
      <w:contextualSpacing/>
    </w:pPr>
  </w:style>
  <w:style w:type="character" w:customStyle="1" w:styleId="TXT0">
    <w:name w:val="Команды TXT Знак"/>
    <w:basedOn w:val="afc"/>
    <w:link w:val="TXT"/>
    <w:rsid w:val="00CB41DF"/>
    <w:rPr>
      <w:color w:val="000000" w:themeColor="text1"/>
      <w:sz w:val="24"/>
      <w:shd w:val="clear" w:color="FFFFFF" w:themeColor="background1" w:fill="FFFFFF" w:themeFill="background1"/>
      <w14:textOutline w14:w="9525" w14:cap="rnd" w14:cmpd="sng" w14:algn="ctr">
        <w14:noFill/>
        <w14:prstDash w14:val="solid"/>
        <w14:bevel/>
      </w14:textOutline>
    </w:rPr>
  </w:style>
  <w:style w:type="numbering" w:customStyle="1" w:styleId="13">
    <w:name w:val="Нет списка1"/>
    <w:next w:val="a4"/>
    <w:uiPriority w:val="99"/>
    <w:semiHidden/>
    <w:unhideWhenUsed/>
    <w:rsid w:val="003F4C8A"/>
  </w:style>
  <w:style w:type="paragraph" w:customStyle="1" w:styleId="msonormal0">
    <w:name w:val="msonormal"/>
    <w:basedOn w:val="a1"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paragraph" w:styleId="afe">
    <w:name w:val="Normal (Web)"/>
    <w:basedOn w:val="a1"/>
    <w:uiPriority w:val="99"/>
    <w:semiHidden/>
    <w:unhideWhenUsed/>
    <w:rsid w:val="003F4C8A"/>
    <w:pPr>
      <w:spacing w:before="100" w:beforeAutospacing="1" w:after="100" w:afterAutospacing="1"/>
      <w:ind w:firstLine="0"/>
      <w:jc w:val="left"/>
    </w:pPr>
    <w:rPr>
      <w:rFonts w:eastAsia="Times New Roman" w:cs="Times New Roman"/>
      <w:kern w:val="0"/>
      <w:szCs w:val="24"/>
      <w:lang w:eastAsia="ru-RU"/>
      <w14:ligatures w14:val="none"/>
    </w:rPr>
  </w:style>
  <w:style w:type="character" w:styleId="HTML">
    <w:name w:val="HTML Code"/>
    <w:basedOn w:val="a2"/>
    <w:uiPriority w:val="99"/>
    <w:semiHidden/>
    <w:unhideWhenUsed/>
    <w:rsid w:val="003F4C8A"/>
    <w:rPr>
      <w:rFonts w:ascii="Courier New" w:eastAsia="Times New Roman" w:hAnsi="Courier New" w:cs="Courier New"/>
      <w:sz w:val="20"/>
      <w:szCs w:val="20"/>
    </w:rPr>
  </w:style>
  <w:style w:type="paragraph" w:styleId="HTML0">
    <w:name w:val="HTML Preformatted"/>
    <w:basedOn w:val="a1"/>
    <w:link w:val="HTML1"/>
    <w:uiPriority w:val="99"/>
    <w:semiHidden/>
    <w:unhideWhenUsed/>
    <w:rsid w:val="003F4C8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ind w:firstLine="0"/>
      <w:jc w:val="left"/>
    </w:pPr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HTML1">
    <w:name w:val="Стандартный HTML Знак"/>
    <w:basedOn w:val="a2"/>
    <w:link w:val="HTML0"/>
    <w:uiPriority w:val="99"/>
    <w:semiHidden/>
    <w:rsid w:val="003F4C8A"/>
    <w:rPr>
      <w:rFonts w:ascii="Courier New" w:eastAsia="Times New Roman" w:hAnsi="Courier New" w:cs="Courier New"/>
      <w:kern w:val="0"/>
      <w:sz w:val="20"/>
      <w:szCs w:val="20"/>
      <w:lang w:eastAsia="ru-RU"/>
      <w14:ligatures w14:val="none"/>
    </w:rPr>
  </w:style>
  <w:style w:type="character" w:customStyle="1" w:styleId="token">
    <w:name w:val="token"/>
    <w:basedOn w:val="a2"/>
    <w:rsid w:val="003F4C8A"/>
  </w:style>
  <w:style w:type="character" w:styleId="aff">
    <w:name w:val="Strong"/>
    <w:basedOn w:val="a2"/>
    <w:uiPriority w:val="22"/>
    <w:qFormat/>
    <w:rsid w:val="003F4C8A"/>
    <w:rPr>
      <w:b/>
      <w:bCs/>
    </w:rPr>
  </w:style>
  <w:style w:type="numbering" w:customStyle="1" w:styleId="23">
    <w:name w:val="Нет списка2"/>
    <w:next w:val="a4"/>
    <w:uiPriority w:val="99"/>
    <w:semiHidden/>
    <w:unhideWhenUsed/>
    <w:rsid w:val="00A347B2"/>
  </w:style>
  <w:style w:type="paragraph" w:customStyle="1" w:styleId="Title">
    <w:name w:val="Код Title"/>
    <w:link w:val="Title0"/>
    <w:qFormat/>
    <w:rsid w:val="007C10E9"/>
    <w:pPr>
      <w:shd w:val="clear" w:color="auto" w:fill="D6DCEA"/>
      <w:spacing w:after="0"/>
      <w:jc w:val="center"/>
    </w:pPr>
    <w:rPr>
      <w:rFonts w:ascii="Arial" w:eastAsia="Times New Roman" w:hAnsi="Arial" w:cs="Arial"/>
      <w:color w:val="24335A"/>
      <w:kern w:val="0"/>
      <w:sz w:val="24"/>
      <w:szCs w:val="24"/>
      <w:lang w:val="en-US" w:eastAsia="ru-RU"/>
      <w14:ligatures w14:val="none"/>
    </w:rPr>
  </w:style>
  <w:style w:type="character" w:customStyle="1" w:styleId="Title0">
    <w:name w:val="Код Title Знак"/>
    <w:basedOn w:val="a2"/>
    <w:link w:val="Title"/>
    <w:rsid w:val="007C10E9"/>
    <w:rPr>
      <w:rFonts w:ascii="Arial" w:eastAsia="Times New Roman" w:hAnsi="Arial" w:cs="Arial"/>
      <w:color w:val="24335A"/>
      <w:kern w:val="0"/>
      <w:sz w:val="24"/>
      <w:szCs w:val="24"/>
      <w:shd w:val="clear" w:color="auto" w:fill="D6DCEA"/>
      <w:lang w:val="en-US" w:eastAsia="ru-RU"/>
      <w14:ligatures w14:val="none"/>
    </w:rPr>
  </w:style>
  <w:style w:type="paragraph" w:customStyle="1" w:styleId="TXT1">
    <w:name w:val="Код TXT"/>
    <w:basedOn w:val="TXT"/>
    <w:link w:val="TXT2"/>
    <w:qFormat/>
    <w:rsid w:val="0089729C"/>
    <w:pPr>
      <w:spacing w:before="0"/>
      <w:ind w:left="91" w:right="91"/>
      <w:contextualSpacing w:val="0"/>
    </w:pPr>
    <w:rPr>
      <w:lang w:val="en-US" w:eastAsia="ru-RU"/>
    </w:rPr>
  </w:style>
  <w:style w:type="character" w:customStyle="1" w:styleId="TXT2">
    <w:name w:val="Код TXT Знак"/>
    <w:basedOn w:val="a2"/>
    <w:link w:val="TXT1"/>
    <w:rsid w:val="0089729C"/>
    <w:rPr>
      <w:color w:val="000000" w:themeColor="text1"/>
      <w:sz w:val="24"/>
      <w:shd w:val="clear" w:color="FFFFFF" w:themeColor="background1" w:fill="FFFFFF" w:themeFill="background1"/>
      <w:lang w:val="en-US" w:eastAsia="ru-RU"/>
      <w14:textOutline w14:w="9525" w14:cap="rnd" w14:cmpd="sng" w14:algn="ctr">
        <w14:noFill/>
        <w14:prstDash w14:val="solid"/>
        <w14:bevel/>
      </w14:textOutline>
    </w:rPr>
  </w:style>
  <w:style w:type="paragraph" w:customStyle="1" w:styleId="bash">
    <w:name w:val="bash"/>
    <w:basedOn w:val="a1"/>
    <w:link w:val="bash0"/>
    <w:qFormat/>
    <w:rsid w:val="00E53231"/>
    <w:pPr>
      <w:shd w:val="clear" w:color="auto" w:fill="E3E8F4"/>
    </w:pPr>
    <w:rPr>
      <w:rFonts w:cs="Courier New"/>
      <w:color w:val="24335A"/>
      <w:szCs w:val="21"/>
      <w:shd w:val="clear" w:color="auto" w:fill="E3E8F4"/>
      <w:lang w:eastAsia="ru-RU"/>
    </w:rPr>
  </w:style>
  <w:style w:type="character" w:customStyle="1" w:styleId="bash0">
    <w:name w:val="bash Знак"/>
    <w:basedOn w:val="a2"/>
    <w:link w:val="bash"/>
    <w:rsid w:val="00E53231"/>
    <w:rPr>
      <w:rFonts w:cs="Courier New"/>
      <w:color w:val="24335A"/>
      <w:sz w:val="24"/>
      <w:szCs w:val="21"/>
      <w:shd w:val="clear" w:color="auto" w:fill="E3E8F4"/>
      <w:lang w:eastAsia="ru-RU"/>
    </w:rPr>
  </w:style>
  <w:style w:type="paragraph" w:customStyle="1" w:styleId="First">
    <w:name w:val="Заг. First"/>
    <w:link w:val="First0"/>
    <w:rsid w:val="00445474"/>
    <w:pPr>
      <w:numPr>
        <w:numId w:val="2"/>
      </w:numPr>
    </w:pPr>
    <w:rPr>
      <w:rFonts w:asciiTheme="majorHAnsi" w:eastAsiaTheme="majorEastAsia" w:hAnsiTheme="majorHAnsi" w:cstheme="majorBidi"/>
      <w:sz w:val="32"/>
      <w:szCs w:val="32"/>
    </w:rPr>
  </w:style>
  <w:style w:type="character" w:customStyle="1" w:styleId="First0">
    <w:name w:val="Заг. First Знак"/>
    <w:basedOn w:val="11"/>
    <w:link w:val="First"/>
    <w:rsid w:val="00445474"/>
    <w:rPr>
      <w:rFonts w:asciiTheme="majorHAnsi" w:eastAsiaTheme="majorEastAsia" w:hAnsiTheme="majorHAnsi" w:cstheme="majorBidi"/>
      <w:b/>
      <w:color w:val="000000" w:themeColor="text1"/>
      <w:sz w:val="32"/>
      <w:szCs w:val="32"/>
    </w:rPr>
  </w:style>
  <w:style w:type="character" w:styleId="aff0">
    <w:name w:val="Book Title"/>
    <w:basedOn w:val="a2"/>
    <w:uiPriority w:val="33"/>
    <w:qFormat/>
    <w:rsid w:val="00127975"/>
    <w:rPr>
      <w:rFonts w:ascii="Times New Roman" w:hAnsi="Times New Roman"/>
      <w:b/>
      <w:bCs/>
      <w:i w:val="0"/>
      <w:iCs/>
      <w:spacing w:val="5"/>
      <w:sz w:val="32"/>
    </w:rPr>
  </w:style>
  <w:style w:type="numbering" w:customStyle="1" w:styleId="20">
    <w:name w:val="Стиль2"/>
    <w:uiPriority w:val="99"/>
    <w:rsid w:val="00364701"/>
    <w:pPr>
      <w:numPr>
        <w:numId w:val="31"/>
      </w:numPr>
    </w:pPr>
  </w:style>
  <w:style w:type="paragraph" w:customStyle="1" w:styleId="a0">
    <w:name w:val="Главы без нумерации"/>
    <w:basedOn w:val="10"/>
    <w:link w:val="aff1"/>
    <w:qFormat/>
    <w:rsid w:val="004414D6"/>
    <w:pPr>
      <w:numPr>
        <w:numId w:val="32"/>
      </w:numPr>
      <w:ind w:left="0" w:firstLine="567"/>
    </w:pPr>
  </w:style>
  <w:style w:type="character" w:customStyle="1" w:styleId="aff1">
    <w:name w:val="Главы без нумерации Знак"/>
    <w:basedOn w:val="11"/>
    <w:link w:val="a0"/>
    <w:rsid w:val="004414D6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  <w:style w:type="paragraph" w:customStyle="1" w:styleId="aff2">
    <w:name w:val="Пункт"/>
    <w:basedOn w:val="a1"/>
    <w:link w:val="aff3"/>
    <w:qFormat/>
    <w:rsid w:val="00043488"/>
    <w:pPr>
      <w:spacing w:before="360"/>
    </w:pPr>
    <w:rPr>
      <w:bCs/>
      <w:lang w:eastAsia="ru-RU"/>
    </w:rPr>
  </w:style>
  <w:style w:type="character" w:customStyle="1" w:styleId="aff3">
    <w:name w:val="Пункт Знак"/>
    <w:basedOn w:val="a2"/>
    <w:link w:val="aff2"/>
    <w:rsid w:val="00043488"/>
    <w:rPr>
      <w:rFonts w:ascii="Times New Roman" w:hAnsi="Times New Roman"/>
      <w:bCs/>
      <w:color w:val="000000" w:themeColor="text1"/>
      <w:sz w:val="28"/>
      <w:lang w:eastAsia="ru-RU"/>
    </w:rPr>
  </w:style>
  <w:style w:type="paragraph" w:customStyle="1" w:styleId="a">
    <w:name w:val="Глава"/>
    <w:basedOn w:val="10"/>
    <w:link w:val="aff4"/>
    <w:qFormat/>
    <w:rsid w:val="00C07794"/>
    <w:pPr>
      <w:numPr>
        <w:numId w:val="36"/>
      </w:numPr>
      <w:ind w:left="1701" w:hanging="1134"/>
    </w:pPr>
  </w:style>
  <w:style w:type="character" w:customStyle="1" w:styleId="aff4">
    <w:name w:val="Глава Знак"/>
    <w:basedOn w:val="11"/>
    <w:link w:val="a"/>
    <w:rsid w:val="00C07794"/>
    <w:rPr>
      <w:rFonts w:ascii="Times New Roman" w:eastAsiaTheme="majorEastAsia" w:hAnsi="Times New Roman" w:cstheme="majorBidi"/>
      <w:b/>
      <w:color w:val="000000" w:themeColor="text1"/>
      <w:sz w:val="28"/>
      <w:szCs w:val="32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796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0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4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673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22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4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3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29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9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41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368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556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005358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69207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4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0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5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8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65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74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5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92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7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69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56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1379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906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76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797864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48609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3247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37241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97958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46234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11071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2160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7010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84140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5722746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354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0592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337368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330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6705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933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5664944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500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96912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423662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913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557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58551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285037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8192408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52600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19749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77448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865440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98868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0786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32328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01974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991881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6424026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95971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396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957033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7877248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74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33327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8246887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792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988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70072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02047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73953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393495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63531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8831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6514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404928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54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011529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845692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3112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521742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98730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296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9523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555228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5839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64807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6376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3361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50426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58964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37896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4048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625324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05640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83981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1812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87512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41319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86639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4855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39576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933186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77683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435826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270117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39342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38754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5068399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191942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467245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3026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62588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420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7224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8672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606605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46882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820267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535584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0963006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67460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3011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46721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6902249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119106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92042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3048764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47969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3120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5791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0451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4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1348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51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822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408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75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7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541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168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516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935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7870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49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50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196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4249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536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916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196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1948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614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44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259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89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078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177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1033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9128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65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293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169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114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1513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29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38927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59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10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803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444559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5684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27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70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24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52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202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319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33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065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3659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98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904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8001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9182520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6951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06521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167582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17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48103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000522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8538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6485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5258824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626007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2684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4745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9514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6160532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91264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415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938564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71416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65631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442918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2626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0964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20441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223388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089990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02476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32792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8503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761740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793421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657088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92669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38435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980362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48550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8034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0001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9884938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963551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072380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421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390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55026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840298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78999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72687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93363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5252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8099491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7837114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288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604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802229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0083916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5648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40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2572597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0752185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5671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35104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063287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92784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8792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2959944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48373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0006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29570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79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05314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8500805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848851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27768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70112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2807005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582570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187829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64628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241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253923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435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06576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259115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1185970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955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25832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880536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9221083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12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146575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129316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858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028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728528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882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26490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155481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800169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549627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54710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053507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6587675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19352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0112945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168082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83376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057051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1831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53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572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24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3502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7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0248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45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564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663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0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169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913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791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228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65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76212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5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315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18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57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93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53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81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89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22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11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73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75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57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0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8991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152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387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85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6978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8890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5642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1225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082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609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389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755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501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5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571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701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283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218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7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844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425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07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730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008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8977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3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151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7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812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927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682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4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407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88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39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0085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2035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313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45180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94707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466799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2534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42820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588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6359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858370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737193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9597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206540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7102973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340708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50737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15432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3667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185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979351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5812292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41347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004354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64607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4075509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3983266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988940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9031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85487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012937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76251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901152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9190915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51874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5717868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615160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51241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2510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6979339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78282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82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7291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442162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65434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705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9810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851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51955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833644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159846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04083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332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42753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1172278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22494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85659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3051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80664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13498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932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46530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05332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07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74110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542920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38867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86344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384911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51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5108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1675005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7513289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94301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28802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628056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49719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3484385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5980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225528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5921031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26388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708115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2369060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77652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4570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54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339069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06750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59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814407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443835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1800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6913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1490731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03344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5109295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0356154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276180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429038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29600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69568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9676728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5965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767728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3994475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083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55665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2163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054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79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680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81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07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383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8692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871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756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5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7544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43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106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518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57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54521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966499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30537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1285339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17414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296283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190488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2869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30469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1746704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945623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9824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0630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798002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8872563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4166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24598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02702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97562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7796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909818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0233519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12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55299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096099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5832157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923363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9016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9170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30486244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9363165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660802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320345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847760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99040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4121028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7359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54391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85048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5859571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9247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6618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6910835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929565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8929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4053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89358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67465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304180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578419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514813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65070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572419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4611303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4454509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9197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404305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79757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56613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3256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545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4987869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68867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538887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370739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94683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7463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931316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2996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68096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674006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8070853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22566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15323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634729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162913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25776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30971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87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0102636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30544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5903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1956705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953667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8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0851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1372277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4831370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1693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2163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8795882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637598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0820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2306568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4465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999662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082195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475072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278333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7824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32384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085241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565661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55822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1883576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1079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9301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35436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050000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79205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62920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275472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28773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7875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091827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30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939376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0882744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891130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212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987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4169317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34843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892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839983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44969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10145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537573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44277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7826890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0976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36897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4275930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329877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070334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83800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5358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0232830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597942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60209116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11874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7304678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56030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131716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704000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747031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549604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393571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032759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99986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9372646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21654619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2416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0953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291047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9127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9200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391322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315227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7791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435502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683383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795730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157803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1245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10599636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48873736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572816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10300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5932058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756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06824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6820551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8224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337290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2904454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19667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9100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6309199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2215806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07509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88016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6980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0689465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17208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90811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338724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98007825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02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698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57362777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27885500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33727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9285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15375902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1789505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28524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49531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37687424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892414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27098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41045652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00299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55511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4084183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79471463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2584938">
          <w:marLeft w:val="0"/>
          <w:marRight w:val="0"/>
          <w:marTop w:val="24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424052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3346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56706581">
          <w:marLeft w:val="0"/>
          <w:marRight w:val="0"/>
          <w:marTop w:val="0"/>
          <w:marBottom w:val="6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2402660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2539581">
          <w:marLeft w:val="0"/>
          <w:marRight w:val="0"/>
          <w:marTop w:val="24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88736649">
          <w:marLeft w:val="0"/>
          <w:marRight w:val="0"/>
          <w:marTop w:val="0"/>
          <w:marBottom w:val="24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7528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74746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947302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98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13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691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3578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18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047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424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082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138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475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04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9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3384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46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5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4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5" Type="http://schemas.openxmlformats.org/officeDocument/2006/relationships/theme" Target="theme/theme1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ntTable" Target="fontTable.xml"/></Relationships>
</file>

<file path=word/_rels/fontTable.xml.rels><?xml version="1.0" encoding="UTF-8" standalone="yes"?>
<Relationships xmlns="http://schemas.openxmlformats.org/package/2006/relationships"><Relationship Id="rId3" Type="http://schemas.openxmlformats.org/officeDocument/2006/relationships/font" Target="fonts/font3.odttf"/><Relationship Id="rId2" Type="http://schemas.openxmlformats.org/officeDocument/2006/relationships/font" Target="fonts/font2.odttf"/><Relationship Id="rId1" Type="http://schemas.openxmlformats.org/officeDocument/2006/relationships/font" Target="fonts/font1.odttf"/><Relationship Id="rId5" Type="http://schemas.openxmlformats.org/officeDocument/2006/relationships/font" Target="fonts/font5.odttf"/><Relationship Id="rId4" Type="http://schemas.openxmlformats.org/officeDocument/2006/relationships/font" Target="fonts/font4.odttf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Gee244</b:Tag>
    <b:SourceType>InternetSite</b:SourceType>
    <b:Guid>{35D0E310-2C77-4C39-88F6-9D9CA86D6A4E}</b:Guid>
    <b:Author>
      <b:Author>
        <b:Corporate>GeekBrains</b:Corporate>
      </b:Author>
    </b:Author>
    <b:Title>Скрипты Bash (конспект)</b:Title>
    <b:Year>2024</b:Year>
    <b:Month>1</b:Month>
    <b:Day>2</b:Day>
    <b:URL>https://gbcdn.mrgcdn.ru/uploads/asset/4327312/attachment/c455e8e64523da57dd9f52665da40384.pdf</b:URL>
    <b:RefOrder>1</b:RefOrder>
  </b:Source>
  <b:Source>
    <b:Tag>Gee243</b:Tag>
    <b:SourceType>InternetSite</b:SourceType>
    <b:Guid>{48C48043-7181-4F7D-B9A1-BE847E3ECF0C}</b:Guid>
    <b:Author>
      <b:Author>
        <b:Corporate>GeekBrains</b:Corporate>
      </b:Author>
    </b:Author>
    <b:Title>Скрипты Bash (лекция)</b:Title>
    <b:Year>2024</b:Year>
    <b:Month>1</b:Month>
    <b:Day>2</b:Day>
    <b:URL>https://gbcdn.mrgcdn.ru/uploads/record/246042/attachment/60945255426eada5792bfa2c9f367135.mp4</b:URL>
    <b:RefOrder>2</b:RefOrder>
  </b:Source>
  <b:Source>
    <b:Tag>Gee241</b:Tag>
    <b:SourceType>InternetSite</b:SourceType>
    <b:Guid>{4DA4782B-D8FE-42FA-8BA5-E7BBCD2C187C}</b:Guid>
    <b:Author>
      <b:Author>
        <b:Corporate>GeekBrains</b:Corporate>
      </b:Author>
    </b:Author>
    <b:Title>Скрипты Bash (методичка семинар)</b:Title>
    <b:Year>2024</b:Year>
    <b:Month>1</b:Month>
    <b:Day>2</b:Day>
    <b:URL>https://gbcdn.mrgcdn.ru/uploads/asset/4986586/attachment/a68a00b7901cbf4a2f7766c7f3c92b6c.pdf</b:URL>
    <b:RefOrder>3</b:RefOrder>
  </b:Source>
  <b:Source>
    <b:Tag>Gee242</b:Tag>
    <b:SourceType>InternetSite</b:SourceType>
    <b:Guid>{E9FD0200-7CBE-4D00-A3F9-FAF08674EDD2}</b:Guid>
    <b:Author>
      <b:Author>
        <b:Corporate>GeekBrains</b:Corporate>
      </b:Author>
    </b:Author>
    <b:Title>Скрипты Bash (презентация)</b:Title>
    <b:Year>2024</b:Year>
    <b:Month>1</b:Month>
    <b:Day>2</b:Day>
    <b:URL>https://gbcdn.mrgcdn.ru/uploads/asset/4327311/attachment/18cc7bb4147c3d505b1af3f8733440ff.pdf</b:URL>
    <b:RefOrder>4</b:RefOrder>
  </b:Source>
  <b:Source>
    <b:Tag>Gee24</b:Tag>
    <b:SourceType>InternetSite</b:SourceType>
    <b:Guid>{5FFA36EE-7A33-4500-95A3-7FF75187C707}</b:Guid>
    <b:Author>
      <b:Author>
        <b:Corporate>GeekBrains</b:Corporate>
      </b:Author>
    </b:Author>
    <b:Title>Скрипты Bash (семинар)</b:Title>
    <b:Year>2024</b:Year>
    <b:Month>1</b:Month>
    <b:Day>2</b:Day>
    <b:URL>https://gbcdn.mrgcdn.ru/uploads/record/303222/attachment/4a89b9dfdf69201ad69deb6501ce9b16.mp4</b:URL>
    <b:RefOrder>5</b:RefOrder>
  </b:Source>
</b:Sources>
</file>

<file path=customXml/itemProps1.xml><?xml version="1.0" encoding="utf-8"?>
<ds:datastoreItem xmlns:ds="http://schemas.openxmlformats.org/officeDocument/2006/customXml" ds:itemID="{F56959DA-ECFB-4D85-A955-D6200712526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320</TotalTime>
  <Pages>11</Pages>
  <Words>1232</Words>
  <Characters>7029</Characters>
  <Application>Microsoft Office Word</Application>
  <DocSecurity>0</DocSecurity>
  <Lines>58</Lines>
  <Paragraphs>16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24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Evgeny Egipti</dc:creator>
  <cp:keywords/>
  <dc:description/>
  <cp:lastModifiedBy>Evgeny Egipti</cp:lastModifiedBy>
  <cp:revision>2500</cp:revision>
  <cp:lastPrinted>2024-01-03T10:38:00Z</cp:lastPrinted>
  <dcterms:created xsi:type="dcterms:W3CDTF">2023-12-06T05:49:00Z</dcterms:created>
  <dcterms:modified xsi:type="dcterms:W3CDTF">2024-07-11T13:5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w6QSe7eB"/&gt;&lt;style id="http://www.zotero.org/styles/russian-gost-r-70100-2018-sto-sgugit-numeric-citations-alphabetic-order" locale="ru-RU" hasBibliography="1" bibliographyStyleHasBeenSet="1"/&gt;&lt;pr</vt:lpwstr>
  </property>
  <property fmtid="{D5CDD505-2E9C-101B-9397-08002B2CF9AE}" pid="3" name="ZOTERO_PREF_2">
    <vt:lpwstr>efs&gt;&lt;pref name="fieldType" value="Field"/&gt;&lt;pref name="automaticJournalAbbreviations" value="true"/&gt;&lt;/prefs&gt;&lt;/data&gt;</vt:lpwstr>
  </property>
</Properties>
</file>